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BCD955" w14:textId="4D77AC96" w:rsidR="00CA0871" w:rsidRPr="00CA0871" w:rsidRDefault="00CA0871">
      <w:pPr>
        <w:rPr>
          <w:b/>
          <w:bCs/>
          <w:sz w:val="28"/>
          <w:szCs w:val="28"/>
        </w:rPr>
      </w:pPr>
      <w:r w:rsidRPr="00CA0871">
        <w:rPr>
          <w:b/>
          <w:bCs/>
          <w:sz w:val="28"/>
          <w:szCs w:val="28"/>
        </w:rPr>
        <w:t>Summaries</w:t>
      </w:r>
    </w:p>
    <w:p w14:paraId="64708435" w14:textId="277C843B" w:rsidR="00CA0871" w:rsidRDefault="00EB15E1">
      <w:pPr>
        <w:rPr>
          <w:i/>
          <w:iCs/>
        </w:rPr>
      </w:pPr>
      <w:r w:rsidRPr="00963C43">
        <w:rPr>
          <w:i/>
          <w:iCs/>
        </w:rPr>
        <w:t xml:space="preserve">Reviewer: 1 </w:t>
      </w:r>
      <w:r w:rsidRPr="00963C43">
        <w:rPr>
          <w:i/>
          <w:iCs/>
        </w:rPr>
        <w:br/>
        <w:t xml:space="preserve">Summary: The author </w:t>
      </w:r>
      <w:proofErr w:type="gramStart"/>
      <w:r w:rsidRPr="00963C43">
        <w:rPr>
          <w:i/>
          <w:iCs/>
        </w:rPr>
        <w:t>suggest</w:t>
      </w:r>
      <w:proofErr w:type="gramEnd"/>
      <w:r w:rsidRPr="00963C43">
        <w:rPr>
          <w:i/>
          <w:iCs/>
        </w:rPr>
        <w:t xml:space="preserve"> a combination of semi-automated experimentation and machine learning to optimize RBS sequences in an iterative fashion (design-build-test-learn cycles). </w:t>
      </w:r>
      <w:r w:rsidRPr="00963C43">
        <w:rPr>
          <w:i/>
          <w:iCs/>
        </w:rPr>
        <w:br/>
      </w:r>
      <w:r w:rsidRPr="00963C43">
        <w:rPr>
          <w:i/>
          <w:iCs/>
        </w:rPr>
        <w:br/>
        <w:t xml:space="preserve">Reviewer: 2 </w:t>
      </w:r>
      <w:r w:rsidRPr="00963C43">
        <w:rPr>
          <w:i/>
          <w:iCs/>
        </w:rPr>
        <w:br/>
        <w:t xml:space="preserve">Summary: The authors provide an approach for ML-guided experimental design of bacterial RBSs, with the aim of improving protein expression. They used Gaussian Process Regression to map genotype (core RBS sequence) to phenotype (translation initiation rate, TIR, measured through GFP fluorescence) and batch Upper Confidence Bound-based approach for generating recommendations of sequence designs to be tested in vivo. Four DBTL cycles, which integrated the ML approach with automation and high-throughput data generation, were performed, with the final one achieving up to 34% higher TIR than the benchmark sequence. </w:t>
      </w:r>
      <w:r w:rsidRPr="00963C43">
        <w:rPr>
          <w:i/>
          <w:iCs/>
        </w:rPr>
        <w:br/>
      </w:r>
      <w:r w:rsidRPr="00963C43">
        <w:rPr>
          <w:i/>
          <w:iCs/>
        </w:rPr>
        <w:br/>
        <w:t xml:space="preserve">Reviewer: 3 </w:t>
      </w:r>
      <w:r w:rsidRPr="00963C43">
        <w:rPr>
          <w:i/>
          <w:iCs/>
        </w:rPr>
        <w:br/>
        <w:t xml:space="preserve">Summary: The manuscript from Zhang and colleagues describes the application of active learning </w:t>
      </w:r>
      <w:proofErr w:type="gramStart"/>
      <w:r w:rsidRPr="00963C43">
        <w:rPr>
          <w:i/>
          <w:iCs/>
        </w:rPr>
        <w:t>in order to</w:t>
      </w:r>
      <w:proofErr w:type="gramEnd"/>
      <w:r w:rsidRPr="00963C43">
        <w:rPr>
          <w:i/>
          <w:iCs/>
        </w:rPr>
        <w:t xml:space="preserve"> predict and recommend best RBS sequences for an iterative DBTL cycle. The authors showed that 4 experimental iterations involving a 10% of the full design space was enough </w:t>
      </w:r>
      <w:proofErr w:type="gramStart"/>
      <w:r w:rsidRPr="00963C43">
        <w:rPr>
          <w:i/>
          <w:iCs/>
        </w:rPr>
        <w:t>in order to</w:t>
      </w:r>
      <w:proofErr w:type="gramEnd"/>
      <w:r w:rsidRPr="00963C43">
        <w:rPr>
          <w:i/>
          <w:iCs/>
        </w:rPr>
        <w:t xml:space="preserve"> identify RBS combinations with high performance. </w:t>
      </w:r>
    </w:p>
    <w:p w14:paraId="770C5BFD" w14:textId="347B8FFB" w:rsidR="00EF2393" w:rsidRPr="00963C43" w:rsidRDefault="00EF2393">
      <w:pPr>
        <w:rPr>
          <w:b/>
          <w:bCs/>
        </w:rPr>
      </w:pPr>
      <w:r>
        <w:rPr>
          <w:b/>
          <w:bCs/>
        </w:rPr>
        <w:t xml:space="preserve">Thank you to the reviewers and </w:t>
      </w:r>
      <w:r w:rsidR="00141988">
        <w:rPr>
          <w:b/>
          <w:bCs/>
        </w:rPr>
        <w:t xml:space="preserve">the </w:t>
      </w:r>
      <w:r>
        <w:rPr>
          <w:b/>
          <w:bCs/>
        </w:rPr>
        <w:t xml:space="preserve">editor for recognising the benefits of our integrated approach for using machine learning to design </w:t>
      </w:r>
      <w:r w:rsidR="00517C1D">
        <w:rPr>
          <w:b/>
          <w:bCs/>
        </w:rPr>
        <w:t>ribosome</w:t>
      </w:r>
      <w:r>
        <w:rPr>
          <w:b/>
          <w:bCs/>
        </w:rPr>
        <w:t xml:space="preserve"> binding sites, that produced TIR that is 34% higher than benchmark with only 4 experimental iterations.</w:t>
      </w:r>
    </w:p>
    <w:p w14:paraId="6AA9DCE6" w14:textId="77777777" w:rsidR="004634F3" w:rsidRDefault="00CA0871">
      <w:r>
        <w:rPr>
          <w:b/>
          <w:bCs/>
          <w:sz w:val="28"/>
          <w:szCs w:val="28"/>
        </w:rPr>
        <w:t>Strengths</w:t>
      </w:r>
      <w:r w:rsidR="00EB15E1">
        <w:br/>
      </w:r>
      <w:r w:rsidR="00EB15E1">
        <w:br/>
        <w:t xml:space="preserve">Reviewer: 1 </w:t>
      </w:r>
      <w:r w:rsidR="00EB15E1">
        <w:br/>
        <w:t xml:space="preserve">Strengths: The work is a combination of previously published tools and methods. It is difficult to point to unique assets and/or new findings/tools/methods. </w:t>
      </w:r>
    </w:p>
    <w:p w14:paraId="31083E2B" w14:textId="61CAB092" w:rsidR="008D17FF" w:rsidRDefault="008D17FF">
      <w:pPr>
        <w:rPr>
          <w:b/>
          <w:bCs/>
        </w:rPr>
      </w:pPr>
      <w:proofErr w:type="gramStart"/>
      <w:r>
        <w:rPr>
          <w:b/>
          <w:bCs/>
        </w:rPr>
        <w:t>First of all</w:t>
      </w:r>
      <w:proofErr w:type="gramEnd"/>
      <w:r>
        <w:rPr>
          <w:b/>
          <w:bCs/>
        </w:rPr>
        <w:t xml:space="preserve">, we wanted to thank the Reviewer </w:t>
      </w:r>
      <w:r w:rsidR="00C80446">
        <w:rPr>
          <w:b/>
          <w:bCs/>
        </w:rPr>
        <w:t xml:space="preserve">1 </w:t>
      </w:r>
      <w:r>
        <w:rPr>
          <w:b/>
          <w:bCs/>
        </w:rPr>
        <w:t>for th</w:t>
      </w:r>
      <w:r w:rsidR="0051600D">
        <w:rPr>
          <w:b/>
          <w:bCs/>
        </w:rPr>
        <w:t>eir</w:t>
      </w:r>
      <w:r>
        <w:rPr>
          <w:b/>
          <w:bCs/>
        </w:rPr>
        <w:t xml:space="preserve"> work on this review, we appreciate the </w:t>
      </w:r>
      <w:r w:rsidR="00EF2393">
        <w:rPr>
          <w:b/>
          <w:bCs/>
        </w:rPr>
        <w:t xml:space="preserve">reviewing </w:t>
      </w:r>
      <w:r>
        <w:rPr>
          <w:b/>
          <w:bCs/>
        </w:rPr>
        <w:t xml:space="preserve">effort </w:t>
      </w:r>
      <w:r w:rsidR="00EF2393">
        <w:rPr>
          <w:b/>
          <w:bCs/>
        </w:rPr>
        <w:t>and hope to address all your concerns</w:t>
      </w:r>
      <w:r>
        <w:rPr>
          <w:b/>
          <w:bCs/>
        </w:rPr>
        <w:t>.</w:t>
      </w:r>
    </w:p>
    <w:p w14:paraId="40196177" w14:textId="76627373" w:rsidR="00877DCB" w:rsidRDefault="003A67C0">
      <w:r>
        <w:rPr>
          <w:b/>
          <w:bCs/>
        </w:rPr>
        <w:t xml:space="preserve">Our approaches’ </w:t>
      </w:r>
      <w:r w:rsidR="00C80446">
        <w:rPr>
          <w:b/>
          <w:bCs/>
        </w:rPr>
        <w:t>uniqueness is not in each individual method, but in the cross disciplinary integration of methods into a holistic workflow. We agree with Reviewer 1</w:t>
      </w:r>
      <w:r w:rsidR="00A950F7" w:rsidRPr="5FF9F296">
        <w:rPr>
          <w:b/>
          <w:bCs/>
        </w:rPr>
        <w:t xml:space="preserve"> that pieces of our workflow, namely </w:t>
      </w:r>
      <w:r w:rsidR="37FB3C50" w:rsidRPr="5FF9F296">
        <w:rPr>
          <w:b/>
          <w:bCs/>
        </w:rPr>
        <w:t xml:space="preserve">Weighted </w:t>
      </w:r>
      <w:r w:rsidR="00EE2452">
        <w:rPr>
          <w:b/>
          <w:bCs/>
        </w:rPr>
        <w:t>D</w:t>
      </w:r>
      <w:r w:rsidR="37FB3C50" w:rsidRPr="5FF9F296">
        <w:rPr>
          <w:b/>
          <w:bCs/>
        </w:rPr>
        <w:t xml:space="preserve">egree </w:t>
      </w:r>
      <w:r w:rsidR="00EE2452">
        <w:rPr>
          <w:b/>
          <w:bCs/>
        </w:rPr>
        <w:t>K</w:t>
      </w:r>
      <w:r w:rsidR="37FB3C50" w:rsidRPr="5FF9F296">
        <w:rPr>
          <w:b/>
          <w:bCs/>
        </w:rPr>
        <w:t xml:space="preserve">ernel with shift, </w:t>
      </w:r>
      <w:r w:rsidR="00A950F7" w:rsidRPr="5FF9F296">
        <w:rPr>
          <w:b/>
          <w:bCs/>
        </w:rPr>
        <w:t>Gaussian Process</w:t>
      </w:r>
      <w:r w:rsidR="395E2CA8" w:rsidRPr="5FF9F296">
        <w:rPr>
          <w:b/>
          <w:bCs/>
        </w:rPr>
        <w:t xml:space="preserve"> Regression</w:t>
      </w:r>
      <w:r w:rsidR="00A950F7" w:rsidRPr="5FF9F296">
        <w:rPr>
          <w:b/>
          <w:bCs/>
        </w:rPr>
        <w:t>, Multi-a</w:t>
      </w:r>
      <w:r w:rsidR="00114B84" w:rsidRPr="5FF9F296">
        <w:rPr>
          <w:b/>
          <w:bCs/>
        </w:rPr>
        <w:t xml:space="preserve">rmed </w:t>
      </w:r>
      <w:proofErr w:type="gramStart"/>
      <w:r w:rsidR="00114B84" w:rsidRPr="5FF9F296">
        <w:rPr>
          <w:b/>
          <w:bCs/>
        </w:rPr>
        <w:t>Bandits</w:t>
      </w:r>
      <w:proofErr w:type="gramEnd"/>
      <w:r w:rsidR="00114B84" w:rsidRPr="5FF9F296">
        <w:rPr>
          <w:b/>
          <w:bCs/>
        </w:rPr>
        <w:t xml:space="preserve"> and high-throughput DBTL cycling </w:t>
      </w:r>
      <w:r w:rsidR="00E70889" w:rsidRPr="5FF9F296">
        <w:rPr>
          <w:b/>
          <w:bCs/>
        </w:rPr>
        <w:t>ha</w:t>
      </w:r>
      <w:r w:rsidR="00E70889">
        <w:rPr>
          <w:b/>
          <w:bCs/>
        </w:rPr>
        <w:t>ve</w:t>
      </w:r>
      <w:r w:rsidR="00E70889" w:rsidRPr="5FF9F296">
        <w:rPr>
          <w:b/>
          <w:bCs/>
        </w:rPr>
        <w:t xml:space="preserve"> </w:t>
      </w:r>
      <w:r w:rsidR="00114B84" w:rsidRPr="5FF9F296">
        <w:rPr>
          <w:b/>
          <w:bCs/>
        </w:rPr>
        <w:t xml:space="preserve">been published as separate methods before. However, we are the first to show how they can be combined into </w:t>
      </w:r>
      <w:r w:rsidR="00DB56A1" w:rsidRPr="5FF9F296">
        <w:rPr>
          <w:b/>
          <w:bCs/>
        </w:rPr>
        <w:t>an</w:t>
      </w:r>
      <w:r w:rsidR="00CA2F02" w:rsidRPr="5FF9F296">
        <w:rPr>
          <w:b/>
          <w:bCs/>
        </w:rPr>
        <w:t xml:space="preserve"> efficient</w:t>
      </w:r>
      <w:r w:rsidR="00DB56A1" w:rsidRPr="5FF9F296">
        <w:rPr>
          <w:b/>
          <w:bCs/>
        </w:rPr>
        <w:t xml:space="preserve"> RBS design </w:t>
      </w:r>
      <w:r w:rsidR="001C3C10" w:rsidRPr="5FF9F296">
        <w:rPr>
          <w:b/>
          <w:bCs/>
        </w:rPr>
        <w:t>tool</w:t>
      </w:r>
      <w:r w:rsidR="001C3C10">
        <w:rPr>
          <w:b/>
          <w:bCs/>
        </w:rPr>
        <w:t xml:space="preserve"> and</w:t>
      </w:r>
      <w:r w:rsidR="001B4D22">
        <w:rPr>
          <w:b/>
          <w:bCs/>
        </w:rPr>
        <w:t xml:space="preserve"> demonstrate that it works well together</w:t>
      </w:r>
      <w:r w:rsidR="00CA2F02" w:rsidRPr="5FF9F296">
        <w:rPr>
          <w:b/>
          <w:bCs/>
        </w:rPr>
        <w:t>. This work fits into the rising trend of similar works showing</w:t>
      </w:r>
      <w:r w:rsidR="0060507B" w:rsidRPr="5FF9F296">
        <w:rPr>
          <w:b/>
          <w:bCs/>
        </w:rPr>
        <w:t xml:space="preserve"> use</w:t>
      </w:r>
      <w:r w:rsidR="00CA2F02" w:rsidRPr="5FF9F296">
        <w:rPr>
          <w:b/>
          <w:bCs/>
        </w:rPr>
        <w:t xml:space="preserve"> </w:t>
      </w:r>
      <w:r w:rsidR="005C6F8A">
        <w:rPr>
          <w:b/>
          <w:bCs/>
        </w:rPr>
        <w:t xml:space="preserve">of </w:t>
      </w:r>
      <w:r w:rsidR="00C74AD4" w:rsidRPr="5FF9F296">
        <w:rPr>
          <w:b/>
          <w:bCs/>
        </w:rPr>
        <w:t>machine learning based</w:t>
      </w:r>
      <w:r w:rsidR="00CA2F02" w:rsidRPr="5FF9F296">
        <w:rPr>
          <w:b/>
          <w:bCs/>
        </w:rPr>
        <w:t xml:space="preserve"> methods</w:t>
      </w:r>
      <w:r w:rsidR="00C74AD4" w:rsidRPr="5FF9F296">
        <w:rPr>
          <w:b/>
          <w:bCs/>
        </w:rPr>
        <w:t xml:space="preserve"> in synthetic biology</w:t>
      </w:r>
      <w:r w:rsidR="00CA2F02" w:rsidRPr="5FF9F296">
        <w:rPr>
          <w:b/>
          <w:bCs/>
        </w:rPr>
        <w:t xml:space="preserve">, e.g. compare with </w:t>
      </w:r>
      <w:r w:rsidR="002E626A" w:rsidRPr="5FF9F296">
        <w:rPr>
          <w:b/>
          <w:bCs/>
        </w:rPr>
        <w:t xml:space="preserve">works by </w:t>
      </w:r>
      <w:r w:rsidR="00CE4643" w:rsidRPr="5FF9F296">
        <w:rPr>
          <w:b/>
          <w:bCs/>
        </w:rPr>
        <w:t xml:space="preserve">Jervis </w:t>
      </w:r>
      <w:r w:rsidR="00CE4643" w:rsidRPr="5FF9F296">
        <w:rPr>
          <w:b/>
          <w:bCs/>
          <w:i/>
          <w:iCs/>
        </w:rPr>
        <w:t>et al.</w:t>
      </w:r>
      <w:r w:rsidR="001173A2" w:rsidRPr="5FF9F296">
        <w:rPr>
          <w:b/>
          <w:bCs/>
          <w:i/>
          <w:iCs/>
        </w:rPr>
        <w:t xml:space="preserve"> </w:t>
      </w:r>
      <w:r w:rsidR="008D17FF"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8D17FF" w:rsidRPr="5FF9F296">
        <w:rPr>
          <w:b/>
          <w:bCs/>
        </w:rPr>
        <w:fldChar w:fldCharType="separate"/>
      </w:r>
      <w:r w:rsidR="00ED073E" w:rsidRPr="00ED073E">
        <w:rPr>
          <w:noProof/>
        </w:rPr>
        <w:t>[1]</w:t>
      </w:r>
      <w:r w:rsidR="008D17FF" w:rsidRPr="5FF9F296">
        <w:rPr>
          <w:b/>
          <w:bCs/>
        </w:rPr>
        <w:fldChar w:fldCharType="end"/>
      </w:r>
      <w:r w:rsidR="005B1F1D" w:rsidRPr="5FF9F296">
        <w:rPr>
          <w:b/>
          <w:bCs/>
        </w:rPr>
        <w:t>, Costello &amp; Garcia Martin</w:t>
      </w:r>
      <w:r w:rsidR="001173A2" w:rsidRPr="5FF9F296">
        <w:rPr>
          <w:b/>
          <w:bCs/>
        </w:rPr>
        <w:t xml:space="preserve"> </w:t>
      </w:r>
      <w:r w:rsidR="008D17FF" w:rsidRPr="5FF9F296">
        <w:rPr>
          <w:b/>
          <w:bCs/>
        </w:rPr>
        <w:fldChar w:fldCharType="begin" w:fldLock="1"/>
      </w:r>
      <w:r w:rsidR="008D17FF" w:rsidRPr="5FF9F296">
        <w:rPr>
          <w:b/>
          <w:bCs/>
        </w:rPr>
        <w:instrText>ADDIN CSL_CITATION {"citationItems":[{"id":"ITEM-1","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1","issue":"1","issued":{"date-parts":[["2018"]]},"page":"19","title":"A machine learning approach to predict metabolic pathway dynamics from time-series multiomics data","type":"article-journal","volume":"4"},"uris":["http://www.mendeley.com/documents/?uuid=6edad8a5-e13c-49ae-b499-e2c3270b67f1"]}],"mendeley":{"formattedCitation":"[2]","plainTextFormattedCitation":"[2]","previouslyFormattedCitation":"[2]"},"properties":{"noteIndex":0},"schema":"https://github.com/citation-style-language/schema/raw/master/csl-citation.json"}</w:instrText>
      </w:r>
      <w:r w:rsidR="008D17FF" w:rsidRPr="5FF9F296">
        <w:rPr>
          <w:b/>
          <w:bCs/>
        </w:rPr>
        <w:fldChar w:fldCharType="separate"/>
      </w:r>
      <w:r w:rsidR="00F1536F" w:rsidRPr="5FF9F296">
        <w:rPr>
          <w:noProof/>
        </w:rPr>
        <w:t>[2]</w:t>
      </w:r>
      <w:r w:rsidR="008D17FF" w:rsidRPr="5FF9F296">
        <w:rPr>
          <w:b/>
          <w:bCs/>
        </w:rPr>
        <w:fldChar w:fldCharType="end"/>
      </w:r>
      <w:r w:rsidR="00F95142" w:rsidRPr="5FF9F296">
        <w:rPr>
          <w:b/>
          <w:bCs/>
        </w:rPr>
        <w:t xml:space="preserve"> </w:t>
      </w:r>
      <w:r w:rsidR="005B1F1D" w:rsidRPr="5FF9F296">
        <w:rPr>
          <w:b/>
          <w:bCs/>
        </w:rPr>
        <w:t xml:space="preserve">and </w:t>
      </w:r>
      <w:proofErr w:type="spellStart"/>
      <w:r w:rsidR="00EE4FBA" w:rsidRPr="5FF9F296">
        <w:rPr>
          <w:b/>
          <w:bCs/>
        </w:rPr>
        <w:t>Hollerer</w:t>
      </w:r>
      <w:proofErr w:type="spellEnd"/>
      <w:r w:rsidR="00EE4FBA" w:rsidRPr="5FF9F296">
        <w:rPr>
          <w:b/>
          <w:bCs/>
        </w:rPr>
        <w:t xml:space="preserve"> </w:t>
      </w:r>
      <w:r w:rsidR="00EE4FBA" w:rsidRPr="5FF9F296">
        <w:rPr>
          <w:b/>
          <w:bCs/>
          <w:i/>
          <w:iCs/>
        </w:rPr>
        <w:t>et al.</w:t>
      </w:r>
      <w:r w:rsidR="001173A2" w:rsidRPr="5FF9F296">
        <w:rPr>
          <w:b/>
          <w:bCs/>
          <w:i/>
          <w:iCs/>
        </w:rPr>
        <w:t xml:space="preserve"> </w:t>
      </w:r>
      <w:r w:rsidR="008D17FF" w:rsidRPr="5FF9F296">
        <w:rPr>
          <w:b/>
          <w:bCs/>
          <w:i/>
          <w:iCs/>
        </w:rPr>
        <w:fldChar w:fldCharType="begin" w:fldLock="1"/>
      </w:r>
      <w:r w:rsidR="008D17FF" w:rsidRPr="5FF9F296">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8D17FF" w:rsidRPr="5FF9F296">
        <w:rPr>
          <w:b/>
          <w:bCs/>
          <w:i/>
          <w:iCs/>
        </w:rPr>
        <w:fldChar w:fldCharType="separate"/>
      </w:r>
      <w:r w:rsidR="00F1536F" w:rsidRPr="5FF9F296">
        <w:rPr>
          <w:noProof/>
        </w:rPr>
        <w:t>[3]</w:t>
      </w:r>
      <w:r w:rsidR="008D17FF" w:rsidRPr="5FF9F296">
        <w:rPr>
          <w:b/>
          <w:bCs/>
          <w:i/>
          <w:iCs/>
        </w:rPr>
        <w:fldChar w:fldCharType="end"/>
      </w:r>
      <w:r w:rsidR="00AA4CC1" w:rsidRPr="5FF9F296">
        <w:rPr>
          <w:b/>
          <w:bCs/>
          <w:i/>
          <w:iCs/>
        </w:rPr>
        <w:t>.</w:t>
      </w:r>
      <w:r w:rsidR="00AA4CC1" w:rsidRPr="5FF9F296">
        <w:rPr>
          <w:b/>
          <w:bCs/>
        </w:rPr>
        <w:t xml:space="preserve"> </w:t>
      </w:r>
      <w:r w:rsidR="00401D16" w:rsidRPr="5FF9F296">
        <w:rPr>
          <w:b/>
          <w:bCs/>
        </w:rPr>
        <w:t>Compared to th</w:t>
      </w:r>
      <w:r w:rsidR="006C7DD4" w:rsidRPr="5FF9F296">
        <w:rPr>
          <w:b/>
          <w:bCs/>
        </w:rPr>
        <w:t>e cited</w:t>
      </w:r>
      <w:r w:rsidR="00401D16" w:rsidRPr="5FF9F296">
        <w:rPr>
          <w:b/>
          <w:bCs/>
        </w:rPr>
        <w:t xml:space="preserve"> </w:t>
      </w:r>
      <w:r w:rsidR="00484678" w:rsidRPr="5FF9F296">
        <w:rPr>
          <w:b/>
          <w:bCs/>
        </w:rPr>
        <w:t xml:space="preserve">works, </w:t>
      </w:r>
      <w:r w:rsidR="0030077C" w:rsidRPr="5FF9F296">
        <w:rPr>
          <w:b/>
          <w:bCs/>
        </w:rPr>
        <w:t xml:space="preserve">our unique proposition is showing how </w:t>
      </w:r>
      <w:r w:rsidR="00C61B5E" w:rsidRPr="5FF9F296">
        <w:rPr>
          <w:b/>
          <w:bCs/>
        </w:rPr>
        <w:t xml:space="preserve">using even relatively small dataset </w:t>
      </w:r>
      <w:r w:rsidR="001278F0" w:rsidRPr="5FF9F296">
        <w:rPr>
          <w:b/>
          <w:bCs/>
        </w:rPr>
        <w:t xml:space="preserve">effective RBS designs </w:t>
      </w:r>
      <w:r w:rsidR="00694C1D" w:rsidRPr="5FF9F296">
        <w:rPr>
          <w:b/>
          <w:bCs/>
        </w:rPr>
        <w:t xml:space="preserve">can be </w:t>
      </w:r>
      <w:r w:rsidR="00A21BFF" w:rsidRPr="5FF9F296">
        <w:rPr>
          <w:b/>
          <w:bCs/>
        </w:rPr>
        <w:t xml:space="preserve">rationally generated </w:t>
      </w:r>
      <w:r w:rsidR="005550BE" w:rsidRPr="5FF9F296">
        <w:rPr>
          <w:b/>
          <w:bCs/>
        </w:rPr>
        <w:t xml:space="preserve">using </w:t>
      </w:r>
      <w:r w:rsidR="007F1BED" w:rsidRPr="5FF9F296">
        <w:rPr>
          <w:b/>
          <w:bCs/>
        </w:rPr>
        <w:t>machine learning and automated DBTL cycl</w:t>
      </w:r>
      <w:r w:rsidR="001B4D22">
        <w:rPr>
          <w:b/>
          <w:bCs/>
        </w:rPr>
        <w:t>es</w:t>
      </w:r>
      <w:r w:rsidR="007F1BED" w:rsidRPr="5FF9F296">
        <w:rPr>
          <w:b/>
          <w:bCs/>
        </w:rPr>
        <w:t>.</w:t>
      </w:r>
      <w:r w:rsidR="008D17FF">
        <w:br/>
      </w:r>
      <w:r w:rsidR="008D17FF">
        <w:br/>
      </w:r>
      <w:r w:rsidR="00EB15E1">
        <w:t xml:space="preserve">Reviewer: 2 </w:t>
      </w:r>
      <w:r w:rsidR="008D17FF">
        <w:br/>
      </w:r>
      <w:r w:rsidR="00EB15E1">
        <w:t xml:space="preserve">Strengths: This is an important demonstration of the potential that machine learning has as a tool for designing RBSs. The paper is of high quality, technically solid, well written and mostly clear. I </w:t>
      </w:r>
      <w:r w:rsidR="00EB15E1">
        <w:lastRenderedPageBreak/>
        <w:t xml:space="preserve">believe that the contribution of this work is valuable and is worth being published in Synthetic Biology. </w:t>
      </w:r>
    </w:p>
    <w:p w14:paraId="00A17490" w14:textId="78902631" w:rsidR="00AC49BF" w:rsidRDefault="00AC49BF">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sidR="009C23A2">
        <w:rPr>
          <w:b/>
          <w:bCs/>
        </w:rPr>
        <w:t xml:space="preserve"> and your help with improving this manuscript</w:t>
      </w:r>
      <w:r w:rsidRPr="00AC49BF">
        <w:rPr>
          <w:b/>
          <w:bCs/>
        </w:rPr>
        <w:t>.</w:t>
      </w:r>
      <w:r w:rsidR="00EB15E1">
        <w:br/>
      </w:r>
      <w:r w:rsidR="00EB15E1">
        <w:br/>
        <w:t xml:space="preserve">Reviewer: 3 </w:t>
      </w:r>
      <w:r w:rsidR="00EB15E1">
        <w:br/>
        <w:t xml:space="preserve">Strengths: Reading this study is </w:t>
      </w:r>
      <w:proofErr w:type="gramStart"/>
      <w:r w:rsidR="00EB15E1">
        <w:t>really enjoyable</w:t>
      </w:r>
      <w:proofErr w:type="gramEnd"/>
      <w:r w:rsidR="00EB15E1">
        <w:t xml:space="preserve"> and shows both a machine learning and synthetic biology mind. </w:t>
      </w:r>
      <w:r w:rsidR="00EB15E1">
        <w:br/>
      </w:r>
      <w:r w:rsidR="00EB15E1">
        <w:br/>
        <w:t xml:space="preserve">Results are positive and convincing, i.e., better RBS were successfully designed through the described approach. </w:t>
      </w:r>
      <w:r w:rsidR="00EB15E1">
        <w:br/>
      </w:r>
      <w:r w:rsidR="00EB15E1">
        <w:br/>
        <w:t xml:space="preserve">The authors made use of several iterations of a full DBTL cycle in a biofoundry, involving LEARN stages. </w:t>
      </w:r>
    </w:p>
    <w:p w14:paraId="1155E2FA" w14:textId="641ED8BB" w:rsidR="00CA0871" w:rsidRDefault="009C23A2" w:rsidP="009F7649">
      <w:r w:rsidRPr="00AC49BF">
        <w:rPr>
          <w:b/>
          <w:bCs/>
        </w:rPr>
        <w:t xml:space="preserve">Thank </w:t>
      </w:r>
      <w:r w:rsidR="008F1372">
        <w:rPr>
          <w:b/>
          <w:bCs/>
        </w:rPr>
        <w:t>y</w:t>
      </w:r>
      <w:r w:rsidRPr="00AC49BF">
        <w:rPr>
          <w:b/>
          <w:bCs/>
        </w:rPr>
        <w:t>ou</w:t>
      </w:r>
      <w:r>
        <w:rPr>
          <w:b/>
          <w:bCs/>
        </w:rPr>
        <w:t xml:space="preserve">, we appreciate your </w:t>
      </w:r>
      <w:r w:rsidR="008F1372">
        <w:rPr>
          <w:b/>
          <w:bCs/>
        </w:rPr>
        <w:t>support</w:t>
      </w:r>
      <w:r>
        <w:rPr>
          <w:b/>
          <w:bCs/>
        </w:rPr>
        <w:t xml:space="preserve"> and your help with improving this manuscript</w:t>
      </w:r>
      <w:r w:rsidRPr="00AC49BF">
        <w:rPr>
          <w:b/>
          <w:bCs/>
        </w:rPr>
        <w:t>.</w:t>
      </w:r>
      <w:r w:rsidR="00EB15E1">
        <w:br/>
      </w:r>
      <w:r w:rsidR="00EB15E1">
        <w:br/>
      </w:r>
      <w:r w:rsidR="00EB15E1" w:rsidRPr="00CA0871">
        <w:rPr>
          <w:b/>
          <w:bCs/>
          <w:sz w:val="28"/>
          <w:szCs w:val="28"/>
        </w:rPr>
        <w:t>Major Comments</w:t>
      </w:r>
      <w:r w:rsidR="00EB15E1" w:rsidRPr="00CA0871">
        <w:rPr>
          <w:sz w:val="28"/>
          <w:szCs w:val="28"/>
        </w:rPr>
        <w:t xml:space="preserve"> </w:t>
      </w:r>
    </w:p>
    <w:p w14:paraId="54782703" w14:textId="77777777" w:rsidR="00A405EB" w:rsidRDefault="00EB15E1">
      <w:r>
        <w:br/>
      </w:r>
      <w:r w:rsidR="56647287">
        <w:t xml:space="preserve">Reviewer: 1 </w:t>
      </w:r>
      <w:r>
        <w:br/>
      </w:r>
      <w:r w:rsidR="56647287">
        <w:t xml:space="preserve">More review: - In general, the descriptions in the manuscript lack critical detail (both for experimental and computational works), which makes it impossible to reconstruct or repeat what the authors precisely did. The figure captions are not sufficient to understand the content of the figure (see for instance Fig. S7). The methods section is very much underexplained given the complexity of applied methods (automation etc.). </w:t>
      </w:r>
    </w:p>
    <w:p w14:paraId="662A5FAC" w14:textId="77777777" w:rsidR="0096546F" w:rsidRDefault="00A643C8">
      <w:pPr>
        <w:rPr>
          <w:b/>
          <w:bCs/>
        </w:rPr>
      </w:pPr>
      <w:r>
        <w:rPr>
          <w:b/>
          <w:bCs/>
        </w:rPr>
        <w:t>We</w:t>
      </w:r>
      <w:r w:rsidR="00E30AD9" w:rsidRPr="003E4F39">
        <w:rPr>
          <w:b/>
          <w:bCs/>
        </w:rPr>
        <w:t xml:space="preserve"> have added </w:t>
      </w:r>
      <w:r w:rsidR="003E4F39" w:rsidRPr="003E4F39">
        <w:rPr>
          <w:b/>
          <w:bCs/>
        </w:rPr>
        <w:t>numerous additional details to the methods section both in the main paper and in the supplementary materials.</w:t>
      </w:r>
      <w:r w:rsidR="00FC6AE0">
        <w:t xml:space="preserve"> </w:t>
      </w:r>
      <w:r w:rsidR="00FC6AE0" w:rsidRPr="00D46FDA">
        <w:rPr>
          <w:b/>
          <w:bCs/>
        </w:rPr>
        <w:t xml:space="preserve">We believe that the amount of details </w:t>
      </w:r>
      <w:r w:rsidR="003A5F18" w:rsidRPr="00D46FDA">
        <w:rPr>
          <w:b/>
          <w:bCs/>
        </w:rPr>
        <w:t xml:space="preserve">present in the current revision should allow for reliable reproduction of our methods and the amount of detail </w:t>
      </w:r>
      <w:r w:rsidR="00B4105E" w:rsidRPr="00D46FDA">
        <w:rPr>
          <w:b/>
          <w:bCs/>
        </w:rPr>
        <w:t>is in line with other similar publications</w:t>
      </w:r>
      <w:r w:rsidR="002E2E9D">
        <w:t xml:space="preserve"> </w:t>
      </w:r>
      <w:r w:rsidR="003A5F18">
        <w:t xml:space="preserve"> </w:t>
      </w:r>
      <w:r w:rsidR="00932FF2">
        <w:fldChar w:fldCharType="begin" w:fldLock="1"/>
      </w:r>
      <w:r w:rsidR="00ED073E">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id":"ITEM-2","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2","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3","itemData":{"DOI":"10.1038/s41540-018-0054-3","ISSN":"2056-7189","abstract":"New synthetic biology capabilities hold the promise of dramatically improving our ability to engineer biological systems. However, a fundamental hurdle in realizing this potential is our inability to accurately predict biological behavior after modifying the corresponding genotype. Kinetic models have traditionally been used to predict pathway dynamics in bioengineered systems, but they take significant time to develop, and rely heavily on domain expertise. Here, we show that the combination of machine learning and abundant multiomics data (proteomics and metabolomics) can be used to effectively predict pathway dynamics in an automated fashion. The new method outperforms a classical kinetic model, and produces qualitative and quantitative predictions that can be used to productively guide bioengineering efforts. This method systematically leverages arbitrary amounts of new data to improve predictions, and does not assume any particular interactions, but rather implicitly chooses the most predictive ones.","author":[{"dropping-particle":"","family":"Costello","given":"Zak","non-dropping-particle":"","parse-names":false,"suffix":""},{"dropping-particle":"","family":"Martin","given":"Hector Garcia","non-dropping-particle":"","parse-names":false,"suffix":""}],"container-title":"npj Systems Biology and Applications","id":"ITEM-3","issue":"1","issued":{"date-parts":[["2018"]]},"page":"19","title":"A machine learning approach to predict metabolic pathway dynamics from time-series multiomics data","type":"article-journal","volume":"4"},"uris":["http://www.mendeley.com/documents/?uuid=6edad8a5-e13c-49ae-b499-e2c3270b67f1"]},{"id":"ITEM-4","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4","issue":"1","issued":{"date-parts":[["2020"]]},"page":"3551","title":"Large-scale DNA-based phenotypic recording and deep learning enable highly accurate sequence-function mapping","type":"article-journal","volume":"11"},"uris":["http://www.mendeley.com/documents/?uuid=859e0a89-cdfe-42d0-8b88-929f4ecdf11e"]}],"mendeley":{"formattedCitation":"[1]–[4]"},"properties":{"noteIndex":0},"schema":"https://github.com/citation-style-language/schema/raw/master/csl-citation.json"}</w:instrText>
      </w:r>
      <w:r w:rsidR="00932FF2">
        <w:fldChar w:fldCharType="separate"/>
      </w:r>
      <w:r w:rsidR="00ED073E" w:rsidRPr="00ED073E">
        <w:rPr>
          <w:noProof/>
        </w:rPr>
        <w:t>[1]–[4]</w:t>
      </w:r>
      <w:r w:rsidR="00932FF2">
        <w:fldChar w:fldCharType="end"/>
      </w:r>
      <w:r w:rsidR="00D46FDA">
        <w:t>.</w:t>
      </w:r>
      <w:r w:rsidR="00C72ED9">
        <w:t xml:space="preserve"> </w:t>
      </w:r>
      <w:r w:rsidR="00C72ED9" w:rsidRPr="009F014C">
        <w:rPr>
          <w:b/>
          <w:bCs/>
        </w:rPr>
        <w:t xml:space="preserve">We have also expanded </w:t>
      </w:r>
      <w:r w:rsidR="009F014C" w:rsidRPr="009F014C">
        <w:rPr>
          <w:b/>
          <w:bCs/>
        </w:rPr>
        <w:t>the supplementary figure captions to explain the</w:t>
      </w:r>
      <w:r w:rsidR="00913316">
        <w:rPr>
          <w:b/>
          <w:bCs/>
        </w:rPr>
        <w:t>ir</w:t>
      </w:r>
      <w:r w:rsidR="009F014C" w:rsidRPr="009F014C">
        <w:rPr>
          <w:b/>
          <w:bCs/>
        </w:rPr>
        <w:t xml:space="preserve"> contents </w:t>
      </w:r>
      <w:r w:rsidR="00C74BC5">
        <w:rPr>
          <w:b/>
          <w:bCs/>
        </w:rPr>
        <w:t>better</w:t>
      </w:r>
      <w:r w:rsidR="009F014C" w:rsidRPr="009F014C">
        <w:rPr>
          <w:b/>
          <w:bCs/>
        </w:rPr>
        <w:t>.</w:t>
      </w:r>
    </w:p>
    <w:p w14:paraId="0F6E6A92" w14:textId="1AEDE6D0" w:rsidR="0096546F" w:rsidRPr="0096546F" w:rsidRDefault="0096546F" w:rsidP="0096546F">
      <w:pPr>
        <w:spacing w:after="0" w:line="240" w:lineRule="auto"/>
        <w:rPr>
          <w:b/>
          <w:bCs/>
        </w:rPr>
      </w:pPr>
      <w:r w:rsidRPr="0096546F">
        <w:rPr>
          <w:b/>
          <w:bCs/>
        </w:rPr>
        <w:t xml:space="preserve">We added the following details to the Laboratory </w:t>
      </w:r>
      <w:r w:rsidR="00C4293F">
        <w:rPr>
          <w:b/>
          <w:bCs/>
        </w:rPr>
        <w:t xml:space="preserve">Methods </w:t>
      </w:r>
      <w:r w:rsidRPr="0096546F">
        <w:rPr>
          <w:b/>
          <w:bCs/>
        </w:rPr>
        <w:t>section:</w:t>
      </w:r>
    </w:p>
    <w:p w14:paraId="19FB27F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Volume of reverse primer used in the PCRs</w:t>
      </w:r>
    </w:p>
    <w:p w14:paraId="5339597E"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Mass of plasmid template DNA used in the PCRs</w:t>
      </w:r>
    </w:p>
    <w:p w14:paraId="5A2B0F0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Details of liquid handling for the preparation of the PCR </w:t>
      </w:r>
      <w:proofErr w:type="spellStart"/>
      <w:r w:rsidRPr="0096546F">
        <w:rPr>
          <w:b/>
          <w:bCs/>
        </w:rPr>
        <w:t>mastermix</w:t>
      </w:r>
      <w:proofErr w:type="spellEnd"/>
    </w:p>
    <w:p w14:paraId="40ECCB6C"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ZAG electrophoresis samples</w:t>
      </w:r>
    </w:p>
    <w:p w14:paraId="5744D170"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lative amounts of DNA parts in assembly reactions</w:t>
      </w:r>
    </w:p>
    <w:p w14:paraId="0623A26A"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DNA assembly reactions</w:t>
      </w:r>
    </w:p>
    <w:p w14:paraId="201A5F21"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 xml:space="preserve">Reworded the sentence describing </w:t>
      </w:r>
      <w:proofErr w:type="spellStart"/>
      <w:r w:rsidRPr="0096546F">
        <w:rPr>
          <w:b/>
          <w:bCs/>
        </w:rPr>
        <w:t>DpnI</w:t>
      </w:r>
      <w:proofErr w:type="spellEnd"/>
      <w:r w:rsidRPr="0096546F">
        <w:rPr>
          <w:b/>
          <w:bCs/>
        </w:rPr>
        <w:t xml:space="preserve"> digestion</w:t>
      </w:r>
    </w:p>
    <w:p w14:paraId="2EC02552"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E. coli transformation</w:t>
      </w:r>
    </w:p>
    <w:p w14:paraId="1C64745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for the preparation of glycerol stocks</w:t>
      </w:r>
    </w:p>
    <w:p w14:paraId="54CFCDE6"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Number of replicates for test strain cultures</w:t>
      </w:r>
    </w:p>
    <w:p w14:paraId="431AD56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Details of liquid handling used to inoculate test strain cultures</w:t>
      </w:r>
    </w:p>
    <w:p w14:paraId="7779E359" w14:textId="77777777" w:rsidR="0096546F" w:rsidRPr="0096546F" w:rsidRDefault="0096546F" w:rsidP="0096546F">
      <w:pPr>
        <w:numPr>
          <w:ilvl w:val="0"/>
          <w:numId w:val="1"/>
        </w:numPr>
        <w:spacing w:before="100" w:beforeAutospacing="1" w:after="100" w:afterAutospacing="1" w:line="240" w:lineRule="auto"/>
        <w:rPr>
          <w:b/>
          <w:bCs/>
        </w:rPr>
      </w:pPr>
      <w:r w:rsidRPr="0096546F">
        <w:rPr>
          <w:b/>
          <w:bCs/>
        </w:rPr>
        <w:t>Reworded the sentences describing IPTG induction of test strain cultures</w:t>
      </w:r>
    </w:p>
    <w:p w14:paraId="49B25F95" w14:textId="77777777" w:rsidR="0096546F" w:rsidRPr="0096546F" w:rsidRDefault="0096546F" w:rsidP="0096546F">
      <w:pPr>
        <w:numPr>
          <w:ilvl w:val="0"/>
          <w:numId w:val="1"/>
        </w:numPr>
        <w:spacing w:before="100" w:beforeAutospacing="1" w:after="100" w:afterAutospacing="1" w:line="240" w:lineRule="auto"/>
        <w:rPr>
          <w:rFonts w:ascii="Segoe UI" w:eastAsia="Times New Roman" w:hAnsi="Segoe UI" w:cs="Segoe UI"/>
          <w:sz w:val="21"/>
          <w:szCs w:val="21"/>
          <w:lang w:eastAsia="en-AU"/>
        </w:rPr>
      </w:pPr>
      <w:r w:rsidRPr="0096546F">
        <w:rPr>
          <w:b/>
          <w:bCs/>
        </w:rPr>
        <w:t>Reworded the sentences describing the microplate spectrophotometry method</w:t>
      </w:r>
      <w:r w:rsidR="00EB15E1">
        <w:br/>
      </w:r>
      <w:r w:rsidR="00EB15E1">
        <w:br/>
      </w:r>
    </w:p>
    <w:p w14:paraId="7D493456" w14:textId="4546D6FC" w:rsidR="000D6536" w:rsidRPr="0096546F" w:rsidRDefault="00EB15E1" w:rsidP="00C4293F">
      <w:pPr>
        <w:spacing w:before="100" w:beforeAutospacing="1" w:after="100" w:afterAutospacing="1" w:line="240" w:lineRule="auto"/>
        <w:rPr>
          <w:rFonts w:ascii="Segoe UI" w:eastAsia="Times New Roman" w:hAnsi="Segoe UI" w:cs="Segoe UI"/>
          <w:sz w:val="21"/>
          <w:szCs w:val="21"/>
          <w:lang w:eastAsia="en-AU"/>
        </w:rPr>
      </w:pPr>
      <w:r>
        <w:lastRenderedPageBreak/>
        <w:t>- It is unclear why the authors choose very strong RBSs as a design goal. This challenge has been amply solved in prior studies and in most optimization cases (</w:t>
      </w:r>
      <w:proofErr w:type="gramStart"/>
      <w:r>
        <w:t>e.g.</w:t>
      </w:r>
      <w:proofErr w:type="gramEnd"/>
      <w:r>
        <w:t xml:space="preserve"> in metabolic pathway optimization) the goal is certainly not to have the strongest RBSs (here fine tuning is key to avoid metabolic burden). </w:t>
      </w:r>
      <w:proofErr w:type="gramStart"/>
      <w:r>
        <w:t>Also</w:t>
      </w:r>
      <w:proofErr w:type="gramEnd"/>
      <w:r>
        <w:t xml:space="preserve"> the claim that the authors have found RBSs “exceeding the currently known strong RBSs” (quote from abstract) is unjustified and also meaningless to a large degree. RBSs are </w:t>
      </w:r>
      <w:proofErr w:type="spellStart"/>
      <w:r>
        <w:t>know</w:t>
      </w:r>
      <w:proofErr w:type="spellEnd"/>
      <w:r>
        <w:t xml:space="preserve"> to be highly dependent on the context (CDS and upstream 5’-UTR). The authors have at most found RBSs that are very strong in their specific context. A comparison to other studies is questionable, there are simply no strong standard RBSs. A similar argument may be made for the claim that the authors have identified “an extensive and reliable library of novel </w:t>
      </w:r>
      <w:proofErr w:type="gramStart"/>
      <w:r>
        <w:t>RBSs“ (</w:t>
      </w:r>
      <w:proofErr w:type="gramEnd"/>
      <w:r>
        <w:t xml:space="preserve">p.2, line 42-43): It is unclear what the authors mean by “extensive” and “reliable” here, and what the “novelty” of the RBS is. Designing novel RBS is by no means a challenge or an achievement given the extremely large sequence space (any RBS that is designed at random has an extremely high chance to never have been tested before). </w:t>
      </w:r>
    </w:p>
    <w:p w14:paraId="2AF11C8A" w14:textId="2D4C0825" w:rsidR="001857EE" w:rsidRPr="001857EE" w:rsidRDefault="00725976">
      <w:pPr>
        <w:rPr>
          <w:b/>
          <w:bCs/>
        </w:rPr>
      </w:pPr>
      <w:r>
        <w:rPr>
          <w:b/>
          <w:bCs/>
        </w:rPr>
        <w:t xml:space="preserve">This comment confounds several different concerns. </w:t>
      </w:r>
      <w:r w:rsidR="00FD72FE" w:rsidRPr="001857EE">
        <w:rPr>
          <w:b/>
          <w:bCs/>
        </w:rPr>
        <w:t xml:space="preserve">Due to </w:t>
      </w:r>
      <w:r w:rsidR="00634BF3">
        <w:rPr>
          <w:b/>
          <w:bCs/>
        </w:rPr>
        <w:t xml:space="preserve">its </w:t>
      </w:r>
      <w:r w:rsidR="00FD72FE" w:rsidRPr="001857EE">
        <w:rPr>
          <w:b/>
          <w:bCs/>
        </w:rPr>
        <w:t>complex nature</w:t>
      </w:r>
      <w:r w:rsidR="001857EE">
        <w:rPr>
          <w:b/>
          <w:bCs/>
        </w:rPr>
        <w:t>,</w:t>
      </w:r>
      <w:r w:rsidR="00FD72FE" w:rsidRPr="001857EE">
        <w:rPr>
          <w:b/>
          <w:bCs/>
        </w:rPr>
        <w:t xml:space="preserve"> we have tried to break down our answer</w:t>
      </w:r>
      <w:r w:rsidR="001857EE" w:rsidRPr="001857EE">
        <w:rPr>
          <w:b/>
          <w:bCs/>
        </w:rPr>
        <w:t xml:space="preserve"> into points addressing specific questions:</w:t>
      </w:r>
    </w:p>
    <w:p w14:paraId="38352FA3" w14:textId="55D5DCA1" w:rsidR="00372515" w:rsidRDefault="001857EE">
      <w:pPr>
        <w:rPr>
          <w:b/>
          <w:bCs/>
        </w:rPr>
      </w:pPr>
      <w:r w:rsidRPr="5FF9F296">
        <w:rPr>
          <w:b/>
          <w:bCs/>
        </w:rPr>
        <w:t>a)</w:t>
      </w:r>
      <w:r w:rsidR="00E42D4E" w:rsidRPr="5FF9F296">
        <w:rPr>
          <w:b/>
          <w:bCs/>
        </w:rPr>
        <w:t xml:space="preserve"> </w:t>
      </w:r>
      <w:r w:rsidR="00551052" w:rsidRPr="5FF9F296">
        <w:rPr>
          <w:b/>
          <w:bCs/>
        </w:rPr>
        <w:t>“</w:t>
      </w:r>
      <w:r w:rsidR="00551052">
        <w:t>It is unclear why the authors choose very strong RBSs as a design goal</w:t>
      </w:r>
      <w:r w:rsidR="00551052" w:rsidRPr="5FF9F296">
        <w:rPr>
          <w:b/>
          <w:bCs/>
        </w:rPr>
        <w:t xml:space="preserve"> </w:t>
      </w:r>
      <w:proofErr w:type="gramStart"/>
      <w:r w:rsidR="00551052" w:rsidRPr="5FF9F296">
        <w:rPr>
          <w:b/>
          <w:bCs/>
        </w:rPr>
        <w:t>“ -</w:t>
      </w:r>
      <w:proofErr w:type="gramEnd"/>
      <w:r w:rsidR="00551052" w:rsidRPr="5FF9F296">
        <w:rPr>
          <w:b/>
          <w:bCs/>
        </w:rPr>
        <w:t xml:space="preserve"> </w:t>
      </w:r>
      <w:r w:rsidR="00E42D4E" w:rsidRPr="5FF9F296">
        <w:rPr>
          <w:b/>
          <w:bCs/>
        </w:rPr>
        <w:t xml:space="preserve">We have chosen </w:t>
      </w:r>
      <w:r w:rsidR="00CA19F7" w:rsidRPr="5FF9F296">
        <w:rPr>
          <w:b/>
          <w:bCs/>
        </w:rPr>
        <w:t>maximising the TIR as our design goal to showcase how the Bandits algorithm can be used</w:t>
      </w:r>
      <w:r w:rsidR="6C638BD2" w:rsidRPr="5FF9F296">
        <w:rPr>
          <w:b/>
          <w:bCs/>
        </w:rPr>
        <w:t xml:space="preserve"> to address exploitation and exploration balance</w:t>
      </w:r>
      <w:r w:rsidR="4001A83B" w:rsidRPr="5FF9F296">
        <w:rPr>
          <w:b/>
          <w:bCs/>
        </w:rPr>
        <w:t xml:space="preserve"> </w:t>
      </w:r>
      <w:r w:rsidR="00C74BC5" w:rsidRPr="5FF9F296">
        <w:rPr>
          <w:b/>
          <w:bCs/>
        </w:rPr>
        <w:t>in</w:t>
      </w:r>
      <w:r w:rsidR="00C74BC5">
        <w:rPr>
          <w:b/>
          <w:bCs/>
        </w:rPr>
        <w:t xml:space="preserve"> a</w:t>
      </w:r>
      <w:r w:rsidR="00C74BC5" w:rsidRPr="5FF9F296">
        <w:rPr>
          <w:b/>
          <w:bCs/>
        </w:rPr>
        <w:t xml:space="preserve"> genetic</w:t>
      </w:r>
      <w:r w:rsidR="00802123" w:rsidRPr="5FF9F296">
        <w:rPr>
          <w:b/>
          <w:bCs/>
        </w:rPr>
        <w:t xml:space="preserve"> part</w:t>
      </w:r>
      <w:r w:rsidR="41C9D118" w:rsidRPr="5FF9F296">
        <w:rPr>
          <w:b/>
          <w:bCs/>
        </w:rPr>
        <w:t xml:space="preserve"> optimisation task</w:t>
      </w:r>
      <w:r w:rsidR="00802123" w:rsidRPr="5FF9F296">
        <w:rPr>
          <w:b/>
          <w:bCs/>
        </w:rPr>
        <w:t xml:space="preserve">, in our case that was </w:t>
      </w:r>
      <w:r w:rsidR="00703FBE" w:rsidRPr="5FF9F296">
        <w:rPr>
          <w:b/>
          <w:bCs/>
        </w:rPr>
        <w:t xml:space="preserve">the </w:t>
      </w:r>
      <w:r w:rsidR="00802123" w:rsidRPr="5FF9F296">
        <w:rPr>
          <w:b/>
          <w:bCs/>
        </w:rPr>
        <w:t xml:space="preserve">TIR of the RBS. </w:t>
      </w:r>
      <w:r w:rsidR="004E5F51">
        <w:rPr>
          <w:b/>
          <w:bCs/>
        </w:rPr>
        <w:t>We have extensively discussed why part design is an important problem in the first paragraph of the manuscript</w:t>
      </w:r>
      <w:r w:rsidR="00F7380F">
        <w:rPr>
          <w:b/>
          <w:bCs/>
        </w:rPr>
        <w:t>, where we</w:t>
      </w:r>
      <w:r w:rsidR="003A699E">
        <w:rPr>
          <w:b/>
          <w:bCs/>
        </w:rPr>
        <w:t xml:space="preserve"> now</w:t>
      </w:r>
      <w:r w:rsidR="00F7380F">
        <w:rPr>
          <w:b/>
          <w:bCs/>
        </w:rPr>
        <w:t xml:space="preserve"> added </w:t>
      </w:r>
      <w:r w:rsidR="00246549">
        <w:rPr>
          <w:b/>
          <w:bCs/>
        </w:rPr>
        <w:t>a sentence explaining the need for part design</w:t>
      </w:r>
      <w:r w:rsidR="004E5F51">
        <w:rPr>
          <w:b/>
          <w:bCs/>
        </w:rPr>
        <w:t>:</w:t>
      </w:r>
    </w:p>
    <w:p w14:paraId="466BE922" w14:textId="27CD580D" w:rsidR="004E5F51" w:rsidRDefault="002D58A5">
      <w:pPr>
        <w:rPr>
          <w:b/>
          <w:bCs/>
        </w:rPr>
      </w:pPr>
      <w:r>
        <w:rPr>
          <w:noProof/>
        </w:rPr>
        <w:drawing>
          <wp:inline distT="0" distB="0" distL="0" distR="0" wp14:anchorId="0BB7AA44" wp14:editId="64EA6DD1">
            <wp:extent cx="5731510" cy="141732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1417320"/>
                    </a:xfrm>
                    <a:prstGeom prst="rect">
                      <a:avLst/>
                    </a:prstGeom>
                  </pic:spPr>
                </pic:pic>
              </a:graphicData>
            </a:graphic>
          </wp:inline>
        </w:drawing>
      </w:r>
    </w:p>
    <w:p w14:paraId="0DCFFA35" w14:textId="16388EB5" w:rsidR="002466E8" w:rsidRDefault="00DC5D78">
      <w:pPr>
        <w:rPr>
          <w:b/>
          <w:bCs/>
        </w:rPr>
      </w:pPr>
      <w:r w:rsidRPr="5FF9F296">
        <w:rPr>
          <w:b/>
          <w:bCs/>
        </w:rPr>
        <w:t xml:space="preserve">We agree with the sentiment that optimisation </w:t>
      </w:r>
      <w:r w:rsidR="00533691" w:rsidRPr="5FF9F296">
        <w:rPr>
          <w:b/>
          <w:bCs/>
        </w:rPr>
        <w:t xml:space="preserve">will not usually mean </w:t>
      </w:r>
      <w:r w:rsidR="00A701CC" w:rsidRPr="5FF9F296">
        <w:rPr>
          <w:b/>
          <w:bCs/>
        </w:rPr>
        <w:t xml:space="preserve">maximisation in </w:t>
      </w:r>
      <w:r w:rsidR="00204357" w:rsidRPr="5FF9F296">
        <w:rPr>
          <w:b/>
          <w:bCs/>
        </w:rPr>
        <w:t>more complex metabolic engineering uses, but it is an appropriate function for a relatively simple case like ours</w:t>
      </w:r>
      <w:r w:rsidR="00C308FD" w:rsidRPr="5FF9F296">
        <w:rPr>
          <w:b/>
          <w:bCs/>
        </w:rPr>
        <w:t xml:space="preserve">, where </w:t>
      </w:r>
      <w:r w:rsidR="5F78097F" w:rsidRPr="5FF9F296">
        <w:rPr>
          <w:b/>
          <w:bCs/>
        </w:rPr>
        <w:t xml:space="preserve">the </w:t>
      </w:r>
      <w:r w:rsidR="00C308FD" w:rsidRPr="5FF9F296">
        <w:rPr>
          <w:b/>
          <w:bCs/>
        </w:rPr>
        <w:t>focus is put on the part itself</w:t>
      </w:r>
      <w:r w:rsidR="00695CC3" w:rsidRPr="5FF9F296">
        <w:rPr>
          <w:b/>
          <w:bCs/>
        </w:rPr>
        <w:t xml:space="preserve"> (compare, for example, </w:t>
      </w:r>
      <w:r w:rsidR="00326267" w:rsidRPr="5FF9F296">
        <w:rPr>
          <w:b/>
          <w:bCs/>
        </w:rPr>
        <w:t xml:space="preserve">work by Jervis </w:t>
      </w:r>
      <w:r w:rsidR="00326267" w:rsidRPr="5FF9F296">
        <w:rPr>
          <w:b/>
          <w:bCs/>
          <w:i/>
          <w:iCs/>
        </w:rPr>
        <w:t>et al.</w:t>
      </w:r>
      <w:r w:rsidR="00326267" w:rsidRPr="5FF9F296">
        <w:rPr>
          <w:b/>
          <w:bCs/>
        </w:rPr>
        <w:t xml:space="preserve"> </w:t>
      </w:r>
      <w:r w:rsidR="001857EE" w:rsidRPr="5FF9F296">
        <w:rPr>
          <w:b/>
          <w:bCs/>
        </w:rPr>
        <w:fldChar w:fldCharType="begin" w:fldLock="1"/>
      </w:r>
      <w:r w:rsidR="00ED073E">
        <w:rPr>
          <w:b/>
          <w:b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1857EE" w:rsidRPr="5FF9F296">
        <w:rPr>
          <w:b/>
          <w:bCs/>
        </w:rPr>
        <w:fldChar w:fldCharType="separate"/>
      </w:r>
      <w:r w:rsidR="00ED073E" w:rsidRPr="00ED073E">
        <w:rPr>
          <w:noProof/>
        </w:rPr>
        <w:t>[1]</w:t>
      </w:r>
      <w:r w:rsidR="001857EE" w:rsidRPr="5FF9F296">
        <w:rPr>
          <w:b/>
          <w:bCs/>
        </w:rPr>
        <w:fldChar w:fldCharType="end"/>
      </w:r>
      <w:r w:rsidR="00160274" w:rsidRPr="5FF9F296">
        <w:rPr>
          <w:b/>
          <w:bCs/>
        </w:rPr>
        <w:t xml:space="preserve"> </w:t>
      </w:r>
      <w:r w:rsidR="00695CC3" w:rsidRPr="5FF9F296">
        <w:rPr>
          <w:b/>
          <w:bCs/>
        </w:rPr>
        <w:t>with</w:t>
      </w:r>
      <w:r w:rsidR="00326267" w:rsidRPr="5FF9F296">
        <w:rPr>
          <w:b/>
          <w:bCs/>
        </w:rPr>
        <w:t xml:space="preserve"> that </w:t>
      </w:r>
      <w:r w:rsidR="00B40A3B" w:rsidRPr="5FF9F296">
        <w:rPr>
          <w:b/>
          <w:bCs/>
        </w:rPr>
        <w:t>of</w:t>
      </w:r>
      <w:r w:rsidR="00695CC3" w:rsidRPr="5FF9F296">
        <w:rPr>
          <w:b/>
          <w:bCs/>
        </w:rPr>
        <w:t xml:space="preserve"> </w:t>
      </w:r>
      <w:proofErr w:type="spellStart"/>
      <w:r w:rsidR="00695CC3" w:rsidRPr="5FF9F296">
        <w:rPr>
          <w:b/>
          <w:bCs/>
        </w:rPr>
        <w:t>Hollerer</w:t>
      </w:r>
      <w:proofErr w:type="spellEnd"/>
      <w:r w:rsidR="00326267" w:rsidRPr="5FF9F296">
        <w:rPr>
          <w:b/>
          <w:bCs/>
        </w:rPr>
        <w:t xml:space="preserve"> </w:t>
      </w:r>
      <w:r w:rsidR="00326267" w:rsidRPr="5FF9F296">
        <w:rPr>
          <w:b/>
          <w:bCs/>
          <w:i/>
          <w:iCs/>
        </w:rPr>
        <w:t>et al</w:t>
      </w:r>
      <w:r w:rsidR="00204357" w:rsidRPr="5FF9F296">
        <w:rPr>
          <w:b/>
          <w:bCs/>
          <w:i/>
          <w:iCs/>
        </w:rPr>
        <w:t>.</w:t>
      </w:r>
      <w:r w:rsidR="00160274" w:rsidRPr="5FF9F296">
        <w:rPr>
          <w:b/>
          <w:bCs/>
        </w:rPr>
        <w:t xml:space="preserve"> </w:t>
      </w:r>
      <w:r w:rsidR="001857EE" w:rsidRPr="5FF9F296">
        <w:rPr>
          <w:b/>
          <w:bCs/>
        </w:rPr>
        <w:fldChar w:fldCharType="begin" w:fldLock="1"/>
      </w:r>
      <w:r w:rsidR="001857EE"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1857EE" w:rsidRPr="5FF9F296">
        <w:rPr>
          <w:b/>
          <w:bCs/>
        </w:rPr>
        <w:fldChar w:fldCharType="separate"/>
      </w:r>
      <w:r w:rsidR="00160274" w:rsidRPr="5FF9F296">
        <w:rPr>
          <w:noProof/>
        </w:rPr>
        <w:t>[3]</w:t>
      </w:r>
      <w:r w:rsidR="001857EE" w:rsidRPr="5FF9F296">
        <w:rPr>
          <w:b/>
          <w:bCs/>
        </w:rPr>
        <w:fldChar w:fldCharType="end"/>
      </w:r>
      <w:r w:rsidR="00B40A3B" w:rsidRPr="5FF9F296">
        <w:rPr>
          <w:b/>
          <w:bCs/>
        </w:rPr>
        <w:t>. The former focuses on RBS use</w:t>
      </w:r>
      <w:r w:rsidR="00456597" w:rsidRPr="5FF9F296">
        <w:rPr>
          <w:b/>
          <w:bCs/>
        </w:rPr>
        <w:t xml:space="preserve"> </w:t>
      </w:r>
      <w:r w:rsidR="00B40A3B" w:rsidRPr="5FF9F296">
        <w:rPr>
          <w:b/>
          <w:bCs/>
        </w:rPr>
        <w:t xml:space="preserve">in </w:t>
      </w:r>
      <w:r w:rsidR="2C71210C" w:rsidRPr="5FF9F296">
        <w:rPr>
          <w:b/>
          <w:bCs/>
        </w:rPr>
        <w:t xml:space="preserve">a </w:t>
      </w:r>
      <w:r w:rsidR="00B40A3B" w:rsidRPr="5FF9F296">
        <w:rPr>
          <w:b/>
          <w:bCs/>
        </w:rPr>
        <w:t xml:space="preserve">wider context, while the latter focuses on the part itself, </w:t>
      </w:r>
      <w:proofErr w:type="gramStart"/>
      <w:r w:rsidR="00456597" w:rsidRPr="5FF9F296">
        <w:rPr>
          <w:b/>
          <w:bCs/>
        </w:rPr>
        <w:t>similar to</w:t>
      </w:r>
      <w:proofErr w:type="gramEnd"/>
      <w:r w:rsidR="00456597" w:rsidRPr="5FF9F296">
        <w:rPr>
          <w:b/>
          <w:bCs/>
        </w:rPr>
        <w:t xml:space="preserve"> our work</w:t>
      </w:r>
      <w:r w:rsidR="00F6732C" w:rsidRPr="5FF9F296">
        <w:rPr>
          <w:b/>
          <w:bCs/>
        </w:rPr>
        <w:t>)</w:t>
      </w:r>
      <w:r w:rsidR="00456597" w:rsidRPr="5FF9F296">
        <w:rPr>
          <w:b/>
          <w:bCs/>
        </w:rPr>
        <w:t>.</w:t>
      </w:r>
      <w:r w:rsidR="00B40A3B" w:rsidRPr="5FF9F296">
        <w:rPr>
          <w:b/>
          <w:bCs/>
        </w:rPr>
        <w:t xml:space="preserve"> </w:t>
      </w:r>
      <w:r w:rsidR="00607F02" w:rsidRPr="5FF9F296">
        <w:rPr>
          <w:b/>
          <w:bCs/>
        </w:rPr>
        <w:t>Additionally, a</w:t>
      </w:r>
      <w:r w:rsidR="00FF3FCE" w:rsidRPr="5FF9F296">
        <w:rPr>
          <w:b/>
          <w:bCs/>
        </w:rPr>
        <w:t>s mentioned throughout the text, our algorithm can be used to find a range of TIRs</w:t>
      </w:r>
      <w:r w:rsidR="002466E8" w:rsidRPr="5FF9F296">
        <w:rPr>
          <w:b/>
          <w:bCs/>
        </w:rPr>
        <w:t>, we are reiterating this point now with the new paragraph in the discussion section:</w:t>
      </w:r>
    </w:p>
    <w:p w14:paraId="79DF8FDC" w14:textId="5F87BE99" w:rsidR="002C36FC" w:rsidRDefault="3F5D48CC">
      <w:pPr>
        <w:rPr>
          <w:b/>
          <w:bCs/>
        </w:rPr>
      </w:pPr>
      <w:commentRangeStart w:id="0"/>
      <w:commentRangeStart w:id="1"/>
      <w:commentRangeStart w:id="2"/>
      <w:commentRangeStart w:id="3"/>
      <w:r>
        <w:rPr>
          <w:noProof/>
        </w:rPr>
        <w:drawing>
          <wp:inline distT="0" distB="0" distL="0" distR="0" wp14:anchorId="38A0AD1A" wp14:editId="7D90F5F5">
            <wp:extent cx="5731510" cy="8667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7">
                      <a:extLst>
                        <a:ext uri="{28A0092B-C50C-407E-A947-70E740481C1C}">
                          <a14:useLocalDpi xmlns:a14="http://schemas.microsoft.com/office/drawing/2010/main" val="0"/>
                        </a:ext>
                      </a:extLst>
                    </a:blip>
                    <a:stretch>
                      <a:fillRect/>
                    </a:stretch>
                  </pic:blipFill>
                  <pic:spPr>
                    <a:xfrm>
                      <a:off x="0" y="0"/>
                      <a:ext cx="5731510" cy="866775"/>
                    </a:xfrm>
                    <a:prstGeom prst="rect">
                      <a:avLst/>
                    </a:prstGeom>
                  </pic:spPr>
                </pic:pic>
              </a:graphicData>
            </a:graphic>
          </wp:inline>
        </w:drawing>
      </w:r>
      <w:commentRangeEnd w:id="0"/>
      <w:r w:rsidR="00CB043F">
        <w:rPr>
          <w:rStyle w:val="CommentReference"/>
        </w:rPr>
        <w:commentReference w:id="0"/>
      </w:r>
      <w:commentRangeEnd w:id="1"/>
      <w:r w:rsidR="00CB043F">
        <w:rPr>
          <w:rStyle w:val="CommentReference"/>
        </w:rPr>
        <w:commentReference w:id="1"/>
      </w:r>
      <w:commentRangeEnd w:id="2"/>
      <w:r w:rsidR="00CB043F">
        <w:rPr>
          <w:rStyle w:val="CommentReference"/>
        </w:rPr>
        <w:commentReference w:id="2"/>
      </w:r>
      <w:commentRangeEnd w:id="3"/>
      <w:r w:rsidR="00CB043F">
        <w:rPr>
          <w:rStyle w:val="CommentReference"/>
        </w:rPr>
        <w:commentReference w:id="3"/>
      </w:r>
    </w:p>
    <w:p w14:paraId="20015B35" w14:textId="51A4EC31" w:rsidR="002A7B93" w:rsidRDefault="003E2225" w:rsidP="003E2225">
      <w:pPr>
        <w:rPr>
          <w:b/>
          <w:bCs/>
        </w:rPr>
      </w:pPr>
      <w:r>
        <w:rPr>
          <w:b/>
          <w:bCs/>
        </w:rPr>
        <w:t xml:space="preserve">b) </w:t>
      </w:r>
      <w:r w:rsidR="004D56BD">
        <w:rPr>
          <w:b/>
          <w:bCs/>
        </w:rPr>
        <w:t>“</w:t>
      </w:r>
      <w:r w:rsidR="004D56BD">
        <w:t xml:space="preserve">The authors have at most found RBSs that are very strong in their specific context.” - </w:t>
      </w:r>
      <w:r w:rsidR="00D0136E">
        <w:rPr>
          <w:b/>
          <w:bCs/>
        </w:rPr>
        <w:t xml:space="preserve">We agree that the TIR of an RBS will be context dependent. </w:t>
      </w:r>
      <w:r w:rsidR="00060596">
        <w:rPr>
          <w:b/>
          <w:bCs/>
        </w:rPr>
        <w:t>In this study we strived to create easily reproducible conditions, which have been commonly used to study and characterize</w:t>
      </w:r>
      <w:r w:rsidR="00DE1BFC">
        <w:rPr>
          <w:b/>
          <w:bCs/>
        </w:rPr>
        <w:t>s</w:t>
      </w:r>
      <w:r w:rsidR="00060596">
        <w:rPr>
          <w:b/>
          <w:bCs/>
        </w:rPr>
        <w:t xml:space="preserve"> number of types of genetic elements, </w:t>
      </w:r>
      <w:r w:rsidR="00DA18B2">
        <w:rPr>
          <w:b/>
          <w:bCs/>
        </w:rPr>
        <w:t>including, but not limited to, as part of the iGEM competition</w:t>
      </w:r>
      <w:r w:rsidR="006F66EA">
        <w:rPr>
          <w:b/>
          <w:bCs/>
        </w:rPr>
        <w:t xml:space="preserve"> (</w:t>
      </w:r>
      <w:r w:rsidR="00870736">
        <w:rPr>
          <w:b/>
          <w:bCs/>
        </w:rPr>
        <w:t xml:space="preserve">see the </w:t>
      </w:r>
      <w:r w:rsidR="00870736">
        <w:rPr>
          <w:b/>
          <w:bCs/>
        </w:rPr>
        <w:lastRenderedPageBreak/>
        <w:t xml:space="preserve">recent work by Beal </w:t>
      </w:r>
      <w:r w:rsidR="00870736" w:rsidRPr="00F27E4A">
        <w:rPr>
          <w:b/>
          <w:bCs/>
          <w:i/>
          <w:iCs/>
        </w:rPr>
        <w:t xml:space="preserve">et al. </w:t>
      </w:r>
      <w:r w:rsidR="00F63E46">
        <w:rPr>
          <w:b/>
          <w:bCs/>
          <w:i/>
          <w:iCs/>
        </w:rPr>
        <w:fldChar w:fldCharType="begin" w:fldLock="1"/>
      </w:r>
      <w:r w:rsidR="00F9583F">
        <w:rPr>
          <w:b/>
          <w:bCs/>
          <w:i/>
          <w:iCs/>
        </w:rPr>
        <w:instrText>ADDIN CSL_CITATION {"citationItems":[{"id":"ITEM-1","itemData":{"abstract":"Reproducibility is a key challenge of synthetic biology, but the foundation of reproducibility is only as solid as the reference materials it is built upon. Here we focus on the reproducibility of fluorescence measurements from bacteria transformed with engineered genetic constructs. This comparative analysis comprises three large interlaboratory studies using flow cytometry and plate readers, identical genetic constructs, and compatible unit calibration protocols. Across all three studies, we find similarly high precision in the calibrants used for plate readers. We also find that fluorescence measurements agree closely across the flow cytometry results and two years of plate reader results, with an average standard deviation of 1.52-fold, while the third year of plate reader results are consistently shifted by more than an order of magnitude, with an average shift of 28.9-fold. Analyzing possible sources of error indicates this shift is due to incorrect preparation of the fluorescein calibrant. These findings suggest that measuring fluorescence from engineered constructs is highly reproducible, but also that there is a critical need for access to quality controlled fluorescent calibrants for plate readers.","author":[{"dropping-particle":"","family":"Beal","given":"Jacob","non-dropping-particle":"","parse-names":false,"suffix":""},{"dropping-particle":"","family":"Baldwin","given":"Geoff S","non-dropping-particle":"","parse-names":false,"suffix":""},{"dropping-particle":"","family":"Farny","given":"Natalie G","non-dropping-particle":"","parse-names":false,"suffix":""},{"dropping-particle":"","family":"Gershater","given":"Markus","non-dropping-particle":"","parse-names":false,"suffix":""},{"dropping-particle":"","family":"Haddock-Angelli","given":"Traci","non-dropping-particle":"","parse-names":false,"suffix":""},{"dropping-particle":"","family":"Buckley-Taylor","given":"Russell","non-dropping-particle":"","parse-names":false,"suffix":""},{"dropping-particle":"","family":"Dwijayanti","given":"Ari","non-dropping-particle":"","parse-names":false,"suffix":""},{"dropping-particle":"","family":"Kiga","given":"Daisuke","non-dropping-particle":"","parse-names":false,"suffix":""},{"dropping-particle":"","family":"Lizarazo","given":"Meagan","non-dropping-particle":"","parse-names":false,"suffix":""},{"dropping-particle":"","family":"Marken","given":"John","non-dropping-particle":"","parse-names":false,"suffix":""},{"dropping-particle":"","family":"Mora","given":"Kim","non-dropping-particle":"de","parse-names":false,"suffix":""},{"dropping-particle":"","family":"Rettberg","given":"Randy","non-dropping-particle":"","parse-names":false,"suffix":""},{"dropping-particle":"","family":"Sanchania","given":"Vishal","non-dropping-particle":"","parse-names":false,"suffix":""},{"dropping-particle":"","family":"Selvarajah","given":"Vinoo","non-dropping-particle":"","parse-names":false,"suffix":""},{"dropping-particle":"","family":"Sison","given":"Abigail","non-dropping-particle":"","parse-names":false,"suffix":""},{"dropping-particle":"","family":"Storch","given":"Marko","non-dropping-particle":"","parse-names":false,"suffix":""},{"dropping-particle":"","family":"Workman","given":"Christopher T","non-dropping-particle":"","parse-names":false,"suffix":""},{"dropping-particle":"","family":"Contributors","given":"the iGEM Interlab Study","non-dropping-particle":"","parse-names":false,"suffix":""}],"container-title":"PLOS ONE","id":"ITEM-1","issue":"6","issued":{"date-parts":[["2021","6","7"]]},"page":"e0252263","publisher":"Public Library of Science","title":"Comparative analysis of three studies measuring fluorescence from engineered bacterial genetic constructs","type":"article-journal","volume":"16"},"uris":["http://www.mendeley.com/documents/?uuid=7db7c666-83b8-4bee-9674-e20b11a85712"]}],"mendeley":{"formattedCitation":"[5]","plainTextFormattedCitation":"[5]","previouslyFormattedCitation":"[5]"},"properties":{"noteIndex":0},"schema":"https://github.com/citation-style-language/schema/raw/master/csl-citation.json"}</w:instrText>
      </w:r>
      <w:r w:rsidR="00F63E46">
        <w:rPr>
          <w:b/>
          <w:bCs/>
          <w:i/>
          <w:iCs/>
        </w:rPr>
        <w:fldChar w:fldCharType="separate"/>
      </w:r>
      <w:r w:rsidR="00932FF2" w:rsidRPr="00932FF2">
        <w:rPr>
          <w:bCs/>
          <w:iCs/>
          <w:noProof/>
        </w:rPr>
        <w:t>[5]</w:t>
      </w:r>
      <w:r w:rsidR="00F63E46">
        <w:rPr>
          <w:b/>
          <w:bCs/>
          <w:i/>
          <w:iCs/>
        </w:rPr>
        <w:fldChar w:fldCharType="end"/>
      </w:r>
      <w:r w:rsidR="001C36F0">
        <w:rPr>
          <w:b/>
          <w:bCs/>
          <w:i/>
          <w:iCs/>
        </w:rPr>
        <w:t>)</w:t>
      </w:r>
      <w:r w:rsidR="00DA18B2">
        <w:rPr>
          <w:b/>
          <w:bCs/>
        </w:rPr>
        <w:t xml:space="preserve">. </w:t>
      </w:r>
      <w:r w:rsidR="00F649CD">
        <w:rPr>
          <w:b/>
          <w:bCs/>
        </w:rPr>
        <w:t>In our text, w</w:t>
      </w:r>
      <w:r w:rsidR="007B77B8">
        <w:rPr>
          <w:b/>
          <w:bCs/>
        </w:rPr>
        <w:t>e</w:t>
      </w:r>
      <w:r w:rsidR="00F649CD">
        <w:rPr>
          <w:b/>
          <w:bCs/>
        </w:rPr>
        <w:t xml:space="preserve"> do not</w:t>
      </w:r>
      <w:r w:rsidR="007B77B8">
        <w:rPr>
          <w:b/>
          <w:bCs/>
        </w:rPr>
        <w:t xml:space="preserve"> </w:t>
      </w:r>
      <w:r w:rsidR="00D30AC2">
        <w:rPr>
          <w:b/>
          <w:bCs/>
        </w:rPr>
        <w:t>suggest</w:t>
      </w:r>
      <w:r w:rsidR="007B77B8">
        <w:rPr>
          <w:b/>
          <w:bCs/>
        </w:rPr>
        <w:t xml:space="preserve"> a standard, high strength RBS exists, we merely </w:t>
      </w:r>
      <w:r w:rsidR="00792F3E">
        <w:rPr>
          <w:b/>
          <w:bCs/>
        </w:rPr>
        <w:t>say that: “</w:t>
      </w:r>
      <w:r w:rsidR="006D6B73" w:rsidRPr="006D6B73">
        <w:rPr>
          <w:b/>
          <w:bCs/>
        </w:rPr>
        <w:t>This</w:t>
      </w:r>
      <w:r w:rsidR="006D6B73">
        <w:rPr>
          <w:b/>
          <w:bCs/>
        </w:rPr>
        <w:t xml:space="preserve"> [our benchmark RBS]</w:t>
      </w:r>
      <w:r w:rsidR="006D6B73" w:rsidRPr="006D6B73">
        <w:rPr>
          <w:b/>
          <w:bCs/>
        </w:rPr>
        <w:t xml:space="preserve"> sequence is known to have a very high TIR and is present in the </w:t>
      </w:r>
      <w:proofErr w:type="spellStart"/>
      <w:r w:rsidR="006D6B73" w:rsidRPr="006D6B73">
        <w:rPr>
          <w:b/>
          <w:bCs/>
        </w:rPr>
        <w:t>pBb</w:t>
      </w:r>
      <w:proofErr w:type="spellEnd"/>
      <w:r w:rsidR="006D6B73" w:rsidRPr="006D6B73">
        <w:rPr>
          <w:b/>
          <w:bCs/>
        </w:rPr>
        <w:t xml:space="preserve"> series of plasmids</w:t>
      </w:r>
      <w:r w:rsidR="006D6B73">
        <w:rPr>
          <w:b/>
          <w:bCs/>
        </w:rPr>
        <w:t>”.</w:t>
      </w:r>
      <w:r w:rsidR="00EA3D44">
        <w:rPr>
          <w:b/>
          <w:bCs/>
        </w:rPr>
        <w:t xml:space="preserve"> </w:t>
      </w:r>
      <w:r w:rsidR="00D31C48">
        <w:rPr>
          <w:b/>
          <w:bCs/>
        </w:rPr>
        <w:t xml:space="preserve">We have modified </w:t>
      </w:r>
      <w:r w:rsidR="00C77FE9">
        <w:rPr>
          <w:b/>
          <w:bCs/>
        </w:rPr>
        <w:t xml:space="preserve">the beginning of </w:t>
      </w:r>
      <w:r w:rsidR="00341567">
        <w:rPr>
          <w:b/>
          <w:bCs/>
        </w:rPr>
        <w:t>the last paragraph in Section 3.1 to:</w:t>
      </w:r>
    </w:p>
    <w:p w14:paraId="6506D562" w14:textId="62A6784F" w:rsidR="00341567" w:rsidRDefault="00341567" w:rsidP="003E2225">
      <w:pPr>
        <w:rPr>
          <w:b/>
          <w:bCs/>
        </w:rPr>
      </w:pPr>
      <w:r>
        <w:rPr>
          <w:noProof/>
        </w:rPr>
        <w:drawing>
          <wp:inline distT="0" distB="0" distL="0" distR="0" wp14:anchorId="27625C52" wp14:editId="6EDF26C6">
            <wp:extent cx="5731510" cy="52070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520700"/>
                    </a:xfrm>
                    <a:prstGeom prst="rect">
                      <a:avLst/>
                    </a:prstGeom>
                  </pic:spPr>
                </pic:pic>
              </a:graphicData>
            </a:graphic>
          </wp:inline>
        </w:drawing>
      </w:r>
    </w:p>
    <w:p w14:paraId="2738CC34" w14:textId="21417510" w:rsidR="005916E7" w:rsidRDefault="002A7B93" w:rsidP="003E2225">
      <w:pPr>
        <w:rPr>
          <w:b/>
          <w:bCs/>
        </w:rPr>
      </w:pPr>
      <w:r>
        <w:rPr>
          <w:b/>
          <w:bCs/>
        </w:rPr>
        <w:t xml:space="preserve">c) </w:t>
      </w:r>
      <w:r w:rsidR="00015D7D">
        <w:rPr>
          <w:b/>
          <w:bCs/>
        </w:rPr>
        <w:t>“</w:t>
      </w:r>
      <w:r w:rsidR="00015D7D">
        <w:t xml:space="preserve">A similar argument may be made for the claim that the authors have identified “an extensive and reliable library of novel RBSs“ (p.2, line 42-43): It is unclear what the authors mean by “extensive” and “reliable” here, and what the “novelty” of the RBS is” - </w:t>
      </w:r>
      <w:r w:rsidR="00A450F3">
        <w:rPr>
          <w:b/>
          <w:bCs/>
        </w:rPr>
        <w:t xml:space="preserve">There is currently a very small selection of </w:t>
      </w:r>
      <w:r w:rsidR="00882A4E">
        <w:rPr>
          <w:b/>
          <w:bCs/>
        </w:rPr>
        <w:t xml:space="preserve">commonly used </w:t>
      </w:r>
      <w:r w:rsidR="00A450F3">
        <w:rPr>
          <w:b/>
          <w:bCs/>
        </w:rPr>
        <w:t>RBS libraries</w:t>
      </w:r>
      <w:r w:rsidR="00412724">
        <w:rPr>
          <w:b/>
          <w:bCs/>
        </w:rPr>
        <w:t>, including, but not limited to, the iGEM public collections</w:t>
      </w:r>
      <w:r w:rsidR="00882A4E">
        <w:rPr>
          <w:b/>
          <w:bCs/>
        </w:rPr>
        <w:t xml:space="preserve"> </w:t>
      </w:r>
      <w:r w:rsidR="00110064">
        <w:rPr>
          <w:b/>
          <w:bCs/>
        </w:rPr>
        <w:fldChar w:fldCharType="begin" w:fldLock="1"/>
      </w:r>
      <w:r w:rsidR="00F9583F">
        <w:rPr>
          <w:b/>
          <w:bCs/>
        </w:rPr>
        <w:instrText>ADDIN CSL_CITATION {"citationItems":[{"id":"ITEM-1","itemData":{"URL":"http://parts.igem.org/Ribosome_Binding_Sites/Catalog","author":[{"dropping-particle":"","family":"iGEM","given":"","non-dropping-particle":"","parse-names":false,"suffix":""}],"container-title":"iGEM Parts Registry","id":"ITEM-1","issued":{"date-parts":[["0"]]},"title":"RBS Catalog","type":"webpage"},"uris":["http://www.mendeley.com/documents/?uuid=6bbb7950-2852-47a2-bbe3-51a48ff6f8d4"]}],"mendeley":{"formattedCitation":"[6]","plainTextFormattedCitation":"[6]","previouslyFormattedCitation":"[6]"},"properties":{"noteIndex":0},"schema":"https://github.com/citation-style-language/schema/raw/master/csl-citation.json"}</w:instrText>
      </w:r>
      <w:r w:rsidR="00110064">
        <w:rPr>
          <w:b/>
          <w:bCs/>
        </w:rPr>
        <w:fldChar w:fldCharType="separate"/>
      </w:r>
      <w:r w:rsidR="00932FF2" w:rsidRPr="00932FF2">
        <w:rPr>
          <w:bCs/>
          <w:noProof/>
        </w:rPr>
        <w:t>[6]</w:t>
      </w:r>
      <w:r w:rsidR="00110064">
        <w:rPr>
          <w:b/>
          <w:bCs/>
        </w:rPr>
        <w:fldChar w:fldCharType="end"/>
      </w:r>
      <w:r w:rsidR="00412724">
        <w:rPr>
          <w:b/>
          <w:bCs/>
        </w:rPr>
        <w:t>. However, using them is often problematic, as the reported characteristics numbers for the</w:t>
      </w:r>
      <w:r w:rsidR="00FA5991">
        <w:rPr>
          <w:b/>
          <w:bCs/>
        </w:rPr>
        <w:t xml:space="preserve">se RBSs have been acquired using different and sometimes unreliable methods. </w:t>
      </w:r>
      <w:r w:rsidR="00894145">
        <w:rPr>
          <w:b/>
          <w:bCs/>
        </w:rPr>
        <w:t xml:space="preserve">In contrast, our library has been created using </w:t>
      </w:r>
      <w:r w:rsidR="00D80167">
        <w:rPr>
          <w:b/>
          <w:bCs/>
        </w:rPr>
        <w:t>standardised</w:t>
      </w:r>
      <w:r w:rsidR="00894145">
        <w:rPr>
          <w:b/>
          <w:bCs/>
        </w:rPr>
        <w:t xml:space="preserve"> automated methods which contributed to </w:t>
      </w:r>
      <w:r w:rsidR="003123D4">
        <w:rPr>
          <w:b/>
          <w:bCs/>
        </w:rPr>
        <w:t xml:space="preserve">relatively </w:t>
      </w:r>
      <w:r w:rsidR="00894145">
        <w:rPr>
          <w:b/>
          <w:bCs/>
        </w:rPr>
        <w:t xml:space="preserve">low </w:t>
      </w:r>
      <w:r w:rsidR="00997A39">
        <w:rPr>
          <w:b/>
          <w:bCs/>
        </w:rPr>
        <w:t>coefficients of variation</w:t>
      </w:r>
      <w:r w:rsidR="00A55929">
        <w:rPr>
          <w:b/>
          <w:bCs/>
        </w:rPr>
        <w:t xml:space="preserve"> (‘reliable’)</w:t>
      </w:r>
      <w:r w:rsidR="007C0B0D">
        <w:rPr>
          <w:b/>
          <w:bCs/>
        </w:rPr>
        <w:t>.</w:t>
      </w:r>
      <w:r w:rsidR="00A55929">
        <w:rPr>
          <w:b/>
          <w:bCs/>
        </w:rPr>
        <w:t xml:space="preserve"> Additionally, compared to other </w:t>
      </w:r>
      <w:r w:rsidR="002C5AA5">
        <w:rPr>
          <w:b/>
          <w:bCs/>
        </w:rPr>
        <w:t xml:space="preserve">widely known libraries </w:t>
      </w:r>
      <w:r w:rsidR="005A6558">
        <w:rPr>
          <w:b/>
          <w:bCs/>
        </w:rPr>
        <w:t xml:space="preserve">which usually </w:t>
      </w:r>
      <w:r w:rsidR="00E823DC">
        <w:rPr>
          <w:b/>
          <w:bCs/>
        </w:rPr>
        <w:t>have up to 100 entries, ours has 445 RBSs (‘extensive’).</w:t>
      </w:r>
      <w:r w:rsidR="004A07D0">
        <w:rPr>
          <w:b/>
          <w:bCs/>
        </w:rPr>
        <w:t xml:space="preserve"> </w:t>
      </w:r>
      <w:r w:rsidR="002D07E2">
        <w:rPr>
          <w:b/>
          <w:bCs/>
        </w:rPr>
        <w:t>We have updated the first paragraph of the ‘</w:t>
      </w:r>
      <w:r w:rsidR="002D07E2" w:rsidRPr="002D07E2">
        <w:rPr>
          <w:b/>
          <w:bCs/>
        </w:rPr>
        <w:t>BUILD &amp; TEST: Characteristics of the tested sequences</w:t>
      </w:r>
      <w:r w:rsidR="002D07E2">
        <w:rPr>
          <w:b/>
          <w:bCs/>
        </w:rPr>
        <w:t>’ section to reflect this</w:t>
      </w:r>
      <w:r w:rsidR="00305F61">
        <w:rPr>
          <w:b/>
          <w:bCs/>
        </w:rPr>
        <w:t>:</w:t>
      </w:r>
    </w:p>
    <w:p w14:paraId="1786FFB1" w14:textId="12205DC7" w:rsidR="006B3324" w:rsidRDefault="00CD5F1F" w:rsidP="003E2225">
      <w:pPr>
        <w:rPr>
          <w:b/>
          <w:bCs/>
        </w:rPr>
      </w:pPr>
      <w:r>
        <w:rPr>
          <w:noProof/>
        </w:rPr>
        <w:drawing>
          <wp:inline distT="0" distB="0" distL="0" distR="0" wp14:anchorId="7EBA4CBE" wp14:editId="7A8F9374">
            <wp:extent cx="5731510" cy="38227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82270"/>
                    </a:xfrm>
                    <a:prstGeom prst="rect">
                      <a:avLst/>
                    </a:prstGeom>
                  </pic:spPr>
                </pic:pic>
              </a:graphicData>
            </a:graphic>
          </wp:inline>
        </w:drawing>
      </w:r>
    </w:p>
    <w:p w14:paraId="753412C4" w14:textId="12F2A717" w:rsidR="00D90538" w:rsidRDefault="005916E7" w:rsidP="003E2225">
      <w:r w:rsidRPr="5FF9F296">
        <w:rPr>
          <w:b/>
          <w:bCs/>
        </w:rPr>
        <w:t xml:space="preserve">d) </w:t>
      </w:r>
      <w:r w:rsidR="00136B1D" w:rsidRPr="5FF9F296">
        <w:rPr>
          <w:b/>
          <w:bCs/>
        </w:rPr>
        <w:t>“</w:t>
      </w:r>
      <w:r w:rsidR="00136B1D">
        <w:t xml:space="preserve">Designing novel RBS is by no means a challenge or an achievement given the extremely large sequence space (any RBS that is designed at random has an extremely high chance to never have been tested before)” - </w:t>
      </w:r>
      <w:r w:rsidR="002D07E2" w:rsidRPr="5FF9F296">
        <w:rPr>
          <w:b/>
          <w:bCs/>
        </w:rPr>
        <w:t>The authors</w:t>
      </w:r>
      <w:r w:rsidR="004A07D0" w:rsidRPr="5FF9F296">
        <w:rPr>
          <w:b/>
          <w:bCs/>
        </w:rPr>
        <w:t xml:space="preserve"> </w:t>
      </w:r>
      <w:r w:rsidR="002D07E2" w:rsidRPr="5FF9F296">
        <w:rPr>
          <w:b/>
          <w:bCs/>
        </w:rPr>
        <w:t xml:space="preserve">do </w:t>
      </w:r>
      <w:r w:rsidR="00D8192B" w:rsidRPr="5FF9F296">
        <w:rPr>
          <w:b/>
          <w:bCs/>
        </w:rPr>
        <w:t>not</w:t>
      </w:r>
      <w:r w:rsidR="004A07D0" w:rsidRPr="5FF9F296">
        <w:rPr>
          <w:b/>
          <w:bCs/>
        </w:rPr>
        <w:t xml:space="preserve"> agree that designing novel RBS </w:t>
      </w:r>
      <w:r w:rsidR="00D8192B" w:rsidRPr="5FF9F296">
        <w:rPr>
          <w:b/>
          <w:bCs/>
        </w:rPr>
        <w:t xml:space="preserve">is a trivial task </w:t>
      </w:r>
      <w:r w:rsidR="00A56D01">
        <w:rPr>
          <w:b/>
          <w:bCs/>
        </w:rPr>
        <w:t xml:space="preserve">- </w:t>
      </w:r>
      <w:r w:rsidR="00D8192B" w:rsidRPr="5FF9F296">
        <w:rPr>
          <w:b/>
          <w:bCs/>
        </w:rPr>
        <w:t xml:space="preserve">finding new RBSs </w:t>
      </w:r>
      <w:r w:rsidR="003236AF">
        <w:rPr>
          <w:b/>
          <w:bCs/>
        </w:rPr>
        <w:t xml:space="preserve">by randomly generating a DNA sequence may be computationally </w:t>
      </w:r>
      <w:proofErr w:type="gramStart"/>
      <w:r w:rsidR="003236AF">
        <w:rPr>
          <w:b/>
          <w:bCs/>
        </w:rPr>
        <w:t>easy</w:t>
      </w:r>
      <w:r w:rsidR="00D8192B" w:rsidRPr="5FF9F296">
        <w:rPr>
          <w:b/>
          <w:bCs/>
        </w:rPr>
        <w:t xml:space="preserve">, </w:t>
      </w:r>
      <w:r w:rsidR="003236AF">
        <w:rPr>
          <w:b/>
          <w:bCs/>
        </w:rPr>
        <w:t>but</w:t>
      </w:r>
      <w:proofErr w:type="gramEnd"/>
      <w:r w:rsidR="003236AF">
        <w:rPr>
          <w:b/>
          <w:bCs/>
        </w:rPr>
        <w:t xml:space="preserve"> </w:t>
      </w:r>
      <w:r w:rsidR="00D8192B" w:rsidRPr="5FF9F296">
        <w:rPr>
          <w:b/>
          <w:bCs/>
        </w:rPr>
        <w:t>finding ones with the desired qualities is</w:t>
      </w:r>
      <w:r w:rsidR="00EC3ADF">
        <w:rPr>
          <w:b/>
          <w:bCs/>
        </w:rPr>
        <w:t xml:space="preserve"> hard</w:t>
      </w:r>
      <w:r w:rsidR="009F6599" w:rsidRPr="5FF9F296">
        <w:rPr>
          <w:b/>
          <w:bCs/>
        </w:rPr>
        <w:t xml:space="preserve">. For example, </w:t>
      </w:r>
      <w:proofErr w:type="spellStart"/>
      <w:r w:rsidR="009F6599" w:rsidRPr="5FF9F296">
        <w:rPr>
          <w:b/>
          <w:bCs/>
        </w:rPr>
        <w:t>Hollerer</w:t>
      </w:r>
      <w:proofErr w:type="spellEnd"/>
      <w:r w:rsidR="009F6599" w:rsidRPr="5FF9F296">
        <w:rPr>
          <w:b/>
          <w:bCs/>
        </w:rPr>
        <w:t xml:space="preserve"> </w:t>
      </w:r>
      <w:r w:rsidR="009F6599" w:rsidRPr="5FF9F296">
        <w:rPr>
          <w:b/>
          <w:bCs/>
          <w:i/>
          <w:iCs/>
        </w:rPr>
        <w:t>et al</w:t>
      </w:r>
      <w:r w:rsidR="009F6599" w:rsidRPr="5FF9F296">
        <w:rPr>
          <w:b/>
          <w:bCs/>
        </w:rPr>
        <w:t>. in their work</w:t>
      </w:r>
      <w:r w:rsidR="00144430" w:rsidRPr="5FF9F296">
        <w:rPr>
          <w:b/>
          <w:bCs/>
        </w:rPr>
        <w:t xml:space="preserve"> </w:t>
      </w:r>
      <w:r w:rsidR="009F6599" w:rsidRPr="5FF9F296">
        <w:rPr>
          <w:b/>
          <w:bCs/>
        </w:rPr>
        <w:t>show relative TIRs for over 300,000 randomly sampled RBSs in Figure 3b</w:t>
      </w:r>
      <w:r w:rsidR="00B77ACA" w:rsidRPr="5FF9F296">
        <w:rPr>
          <w:b/>
          <w:bCs/>
        </w:rPr>
        <w:t xml:space="preserve"> </w:t>
      </w:r>
      <w:r w:rsidRPr="5FF9F296">
        <w:rPr>
          <w:b/>
          <w:bCs/>
        </w:rPr>
        <w:fldChar w:fldCharType="begin" w:fldLock="1"/>
      </w:r>
      <w:r w:rsidRPr="5FF9F296">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Pr="5FF9F296">
        <w:rPr>
          <w:b/>
          <w:bCs/>
        </w:rPr>
        <w:fldChar w:fldCharType="separate"/>
      </w:r>
      <w:r w:rsidR="00B77ACA" w:rsidRPr="5FF9F296">
        <w:rPr>
          <w:noProof/>
        </w:rPr>
        <w:t>[3]</w:t>
      </w:r>
      <w:r w:rsidRPr="5FF9F296">
        <w:rPr>
          <w:b/>
          <w:bCs/>
        </w:rPr>
        <w:fldChar w:fldCharType="end"/>
      </w:r>
      <w:r w:rsidR="009F6599" w:rsidRPr="5FF9F296">
        <w:rPr>
          <w:b/>
          <w:bCs/>
        </w:rPr>
        <w:t xml:space="preserve">. There, one can see that </w:t>
      </w:r>
      <w:r w:rsidR="00733DA5">
        <w:rPr>
          <w:b/>
          <w:bCs/>
        </w:rPr>
        <w:t>around 75% of</w:t>
      </w:r>
      <w:r w:rsidR="009F6599" w:rsidRPr="5FF9F296">
        <w:rPr>
          <w:b/>
          <w:bCs/>
        </w:rPr>
        <w:t xml:space="preserve"> randomly generated RBSs perform worse by at least 25% compared to the strongest sequences. </w:t>
      </w:r>
      <w:r w:rsidR="003F418A">
        <w:rPr>
          <w:b/>
          <w:bCs/>
        </w:rPr>
        <w:t xml:space="preserve"> Also, please refer to </w:t>
      </w:r>
      <w:r w:rsidR="00EC3D5D">
        <w:rPr>
          <w:b/>
          <w:bCs/>
        </w:rPr>
        <w:t>our Figure 3A where we show that randomly generated RBSs perform significantly worse than the ones designed using our algorithm.</w:t>
      </w:r>
      <w:r>
        <w:br/>
      </w:r>
      <w:r>
        <w:br/>
      </w:r>
      <w:r w:rsidR="00EB15E1">
        <w:t xml:space="preserve">- the “benchmark RBS” that is used/treated as a standard for very strong RBSs is found also for instance in the </w:t>
      </w:r>
      <w:proofErr w:type="spellStart"/>
      <w:r w:rsidR="00EB15E1">
        <w:t>pET</w:t>
      </w:r>
      <w:proofErr w:type="spellEnd"/>
      <w:r w:rsidR="00EB15E1">
        <w:t xml:space="preserve"> plasmid series. This RBS may in many cases be quite strong, but its use as a benchmark for very strong RBSs is questionable due to context dependence. It is by no means a surprise or a significant achievement that the authors find stronger sequences than this one amongst 450 tested sequences. </w:t>
      </w:r>
    </w:p>
    <w:p w14:paraId="37D9A54F" w14:textId="599A28AE" w:rsidR="00FF69FB" w:rsidRDefault="2A929F8D" w:rsidP="003E2225">
      <w:pPr>
        <w:rPr>
          <w:b/>
          <w:bCs/>
        </w:rPr>
      </w:pPr>
      <w:r w:rsidRPr="39840BB8">
        <w:rPr>
          <w:b/>
          <w:bCs/>
        </w:rPr>
        <w:t>In our study, o</w:t>
      </w:r>
      <w:r w:rsidR="21696961" w:rsidRPr="39840BB8">
        <w:rPr>
          <w:b/>
          <w:bCs/>
        </w:rPr>
        <w:t xml:space="preserve">ut of 450 tested sequences </w:t>
      </w:r>
      <w:r w:rsidR="46499FA7" w:rsidRPr="39840BB8">
        <w:rPr>
          <w:b/>
          <w:bCs/>
        </w:rPr>
        <w:t xml:space="preserve">almost 40% have been created </w:t>
      </w:r>
      <w:r w:rsidR="5BB5D15D" w:rsidRPr="39840BB8">
        <w:rPr>
          <w:b/>
          <w:bCs/>
        </w:rPr>
        <w:t xml:space="preserve">by </w:t>
      </w:r>
      <w:r w:rsidR="00B23AAC" w:rsidRPr="39840BB8">
        <w:rPr>
          <w:b/>
          <w:bCs/>
        </w:rPr>
        <w:t>sequence</w:t>
      </w:r>
      <w:r w:rsidR="5BB5D15D" w:rsidRPr="39840BB8">
        <w:rPr>
          <w:b/>
          <w:bCs/>
        </w:rPr>
        <w:t xml:space="preserve"> randomisation. Out of these randomised sequences, </w:t>
      </w:r>
      <w:r w:rsidR="063A9F0D" w:rsidRPr="39840BB8">
        <w:rPr>
          <w:b/>
          <w:bCs/>
        </w:rPr>
        <w:t xml:space="preserve">only a few got close to </w:t>
      </w:r>
      <w:r w:rsidR="445BEAE9" w:rsidRPr="39840BB8">
        <w:rPr>
          <w:b/>
          <w:bCs/>
        </w:rPr>
        <w:t xml:space="preserve">benchmark sequences TIR and were still 20% weaker than </w:t>
      </w:r>
      <w:r w:rsidR="271730D3" w:rsidRPr="39840BB8">
        <w:rPr>
          <w:b/>
          <w:bCs/>
        </w:rPr>
        <w:t>it is</w:t>
      </w:r>
      <w:r w:rsidR="17FBBD07" w:rsidRPr="39840BB8">
        <w:rPr>
          <w:b/>
          <w:bCs/>
        </w:rPr>
        <w:t xml:space="preserve"> (Figure </w:t>
      </w:r>
      <w:r w:rsidR="2E57B413" w:rsidRPr="39840BB8">
        <w:rPr>
          <w:b/>
          <w:bCs/>
        </w:rPr>
        <w:t>3</w:t>
      </w:r>
      <w:r w:rsidR="7570865D" w:rsidRPr="39840BB8">
        <w:rPr>
          <w:b/>
          <w:bCs/>
        </w:rPr>
        <w:t>A</w:t>
      </w:r>
      <w:r w:rsidR="17FBBD07" w:rsidRPr="39840BB8">
        <w:rPr>
          <w:b/>
          <w:bCs/>
        </w:rPr>
        <w:t>)</w:t>
      </w:r>
      <w:r w:rsidR="271730D3" w:rsidRPr="39840BB8">
        <w:rPr>
          <w:b/>
          <w:bCs/>
        </w:rPr>
        <w:t xml:space="preserve">. In fact, these 80% TIR ratio sequences </w:t>
      </w:r>
      <w:r w:rsidR="77DB98BC" w:rsidRPr="39840BB8">
        <w:rPr>
          <w:b/>
          <w:bCs/>
        </w:rPr>
        <w:t>were created by randomizing the sequence outside of the core RBS region, which we</w:t>
      </w:r>
      <w:r w:rsidR="5546FDAE" w:rsidRPr="39840BB8">
        <w:rPr>
          <w:b/>
          <w:bCs/>
        </w:rPr>
        <w:t>re</w:t>
      </w:r>
      <w:r w:rsidR="77DB98BC" w:rsidRPr="39840BB8">
        <w:rPr>
          <w:b/>
          <w:bCs/>
        </w:rPr>
        <w:t xml:space="preserve"> </w:t>
      </w:r>
      <w:r w:rsidR="044F8CE6" w:rsidRPr="39840BB8">
        <w:rPr>
          <w:b/>
          <w:bCs/>
        </w:rPr>
        <w:t>statistically shown not to be significantly impactful on the TIR</w:t>
      </w:r>
      <w:r w:rsidR="7570865D" w:rsidRPr="39840BB8">
        <w:rPr>
          <w:b/>
          <w:bCs/>
        </w:rPr>
        <w:t xml:space="preserve"> (see supplementary Figure S1 and, for example, </w:t>
      </w:r>
      <w:r w:rsidR="7C46C2F6" w:rsidRPr="39840BB8">
        <w:rPr>
          <w:b/>
          <w:bCs/>
        </w:rPr>
        <w:t xml:space="preserve">work by </w:t>
      </w:r>
      <w:proofErr w:type="spellStart"/>
      <w:r w:rsidR="7C46C2F6" w:rsidRPr="39840BB8">
        <w:rPr>
          <w:b/>
          <w:bCs/>
        </w:rPr>
        <w:t>Jeschek</w:t>
      </w:r>
      <w:proofErr w:type="spellEnd"/>
      <w:r w:rsidR="7C46C2F6" w:rsidRPr="39840BB8">
        <w:rPr>
          <w:b/>
          <w:bCs/>
        </w:rPr>
        <w:t xml:space="preserve"> </w:t>
      </w:r>
      <w:r w:rsidRPr="39840BB8">
        <w:rPr>
          <w:b/>
          <w:bCs/>
          <w:i/>
          <w:iCs/>
        </w:rPr>
        <w:t>et al.</w:t>
      </w:r>
      <w:r w:rsidRPr="39840BB8">
        <w:rPr>
          <w:b/>
          <w:bCs/>
        </w:rPr>
        <w:t xml:space="preserve"> </w:t>
      </w:r>
      <w:r w:rsidRPr="39840BB8">
        <w:rPr>
          <w:b/>
          <w:bCs/>
        </w:rPr>
        <w:fldChar w:fldCharType="begin" w:fldLock="1"/>
      </w:r>
      <w:r w:rsidRPr="39840BB8">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Pr="39840BB8">
        <w:rPr>
          <w:b/>
          <w:bCs/>
        </w:rPr>
        <w:fldChar w:fldCharType="separate"/>
      </w:r>
      <w:r w:rsidR="0181925F" w:rsidRPr="39840BB8">
        <w:rPr>
          <w:noProof/>
        </w:rPr>
        <w:t>[7]</w:t>
      </w:r>
      <w:r w:rsidRPr="39840BB8">
        <w:rPr>
          <w:b/>
          <w:bCs/>
        </w:rPr>
        <w:fldChar w:fldCharType="end"/>
      </w:r>
      <w:r w:rsidRPr="39840BB8">
        <w:rPr>
          <w:b/>
          <w:bCs/>
        </w:rPr>
        <w:t>)</w:t>
      </w:r>
      <w:r w:rsidR="044F8CE6" w:rsidRPr="39840BB8">
        <w:rPr>
          <w:b/>
          <w:bCs/>
        </w:rPr>
        <w:t>.</w:t>
      </w:r>
      <w:r w:rsidR="77DB98BC" w:rsidRPr="39840BB8">
        <w:rPr>
          <w:b/>
          <w:bCs/>
        </w:rPr>
        <w:t xml:space="preserve"> </w:t>
      </w:r>
      <w:r w:rsidR="17FBBD07" w:rsidRPr="39840BB8">
        <w:rPr>
          <w:b/>
          <w:bCs/>
        </w:rPr>
        <w:t>More representative would be sequences from other random groups, from</w:t>
      </w:r>
      <w:r w:rsidR="56F88CB8" w:rsidRPr="39840BB8">
        <w:rPr>
          <w:b/>
          <w:bCs/>
        </w:rPr>
        <w:t xml:space="preserve"> which the best one achieved only about 65%</w:t>
      </w:r>
      <w:r w:rsidR="56F88CB8">
        <w:t xml:space="preserve"> </w:t>
      </w:r>
      <w:r w:rsidR="56F88CB8" w:rsidRPr="39840BB8">
        <w:rPr>
          <w:b/>
          <w:bCs/>
        </w:rPr>
        <w:t xml:space="preserve">of benchmark TIR. Contrasted with this, </w:t>
      </w:r>
      <w:r w:rsidR="3779DC70" w:rsidRPr="39840BB8">
        <w:rPr>
          <w:b/>
          <w:bCs/>
        </w:rPr>
        <w:t xml:space="preserve">non-randomized, bandit driven design batch </w:t>
      </w:r>
      <w:r w:rsidR="1A1B22CE" w:rsidRPr="39840BB8">
        <w:rPr>
          <w:b/>
          <w:bCs/>
        </w:rPr>
        <w:t xml:space="preserve">has </w:t>
      </w:r>
      <w:r w:rsidR="3779DC70" w:rsidRPr="39840BB8">
        <w:rPr>
          <w:b/>
          <w:bCs/>
        </w:rPr>
        <w:t>shown much better results</w:t>
      </w:r>
      <w:r w:rsidR="21DD12C2" w:rsidRPr="39840BB8">
        <w:rPr>
          <w:b/>
          <w:bCs/>
        </w:rPr>
        <w:t xml:space="preserve">, with RBSs getting close to benchmark performance </w:t>
      </w:r>
      <w:r w:rsidR="40C392E5" w:rsidRPr="39840BB8">
        <w:rPr>
          <w:b/>
          <w:bCs/>
        </w:rPr>
        <w:t>and even exceeding it. The authors believe that this is evidence enough</w:t>
      </w:r>
      <w:r w:rsidR="175A67FF" w:rsidRPr="39840BB8">
        <w:rPr>
          <w:b/>
          <w:bCs/>
        </w:rPr>
        <w:t xml:space="preserve"> </w:t>
      </w:r>
      <w:r w:rsidR="53928906" w:rsidRPr="39840BB8">
        <w:rPr>
          <w:b/>
          <w:bCs/>
        </w:rPr>
        <w:t>that</w:t>
      </w:r>
      <w:r w:rsidR="175A67FF" w:rsidRPr="39840BB8">
        <w:rPr>
          <w:b/>
          <w:bCs/>
        </w:rPr>
        <w:t xml:space="preserve"> finding </w:t>
      </w:r>
      <w:r w:rsidR="5ECD6EEC" w:rsidRPr="39840BB8">
        <w:rPr>
          <w:b/>
          <w:bCs/>
        </w:rPr>
        <w:t>RBS</w:t>
      </w:r>
      <w:r w:rsidR="7AECD74D" w:rsidRPr="39840BB8">
        <w:rPr>
          <w:b/>
          <w:bCs/>
        </w:rPr>
        <w:t>s</w:t>
      </w:r>
      <w:r w:rsidR="5ECD6EEC" w:rsidRPr="39840BB8">
        <w:rPr>
          <w:b/>
          <w:bCs/>
        </w:rPr>
        <w:t xml:space="preserve"> stronger than our benchmark (which, as stated before, is known to be </w:t>
      </w:r>
      <w:r w:rsidR="041DF18F" w:rsidRPr="39840BB8">
        <w:rPr>
          <w:b/>
          <w:bCs/>
        </w:rPr>
        <w:t xml:space="preserve">very </w:t>
      </w:r>
      <w:r w:rsidR="5ECD6EEC" w:rsidRPr="39840BB8">
        <w:rPr>
          <w:b/>
          <w:bCs/>
        </w:rPr>
        <w:t xml:space="preserve">strong in similar </w:t>
      </w:r>
      <w:r w:rsidR="5325A451" w:rsidRPr="39840BB8">
        <w:rPr>
          <w:b/>
          <w:bCs/>
        </w:rPr>
        <w:t xml:space="preserve">context) to be a </w:t>
      </w:r>
      <w:proofErr w:type="gramStart"/>
      <w:r w:rsidR="5325A451" w:rsidRPr="39840BB8">
        <w:rPr>
          <w:b/>
          <w:bCs/>
        </w:rPr>
        <w:t>significant  achievement</w:t>
      </w:r>
      <w:proofErr w:type="gramEnd"/>
      <w:r w:rsidR="6C5C261A" w:rsidRPr="39840BB8">
        <w:rPr>
          <w:b/>
          <w:bCs/>
        </w:rPr>
        <w:t xml:space="preserve"> (contrasted with simply randomly </w:t>
      </w:r>
      <w:r w:rsidR="6C5C261A" w:rsidRPr="39840BB8">
        <w:rPr>
          <w:b/>
          <w:bCs/>
        </w:rPr>
        <w:lastRenderedPageBreak/>
        <w:t>mutating the sequence)</w:t>
      </w:r>
      <w:r w:rsidR="225D6E14" w:rsidRPr="39840BB8">
        <w:rPr>
          <w:b/>
          <w:bCs/>
        </w:rPr>
        <w:t xml:space="preserve">. </w:t>
      </w:r>
      <w:r w:rsidR="5325A451" w:rsidRPr="39840BB8">
        <w:rPr>
          <w:b/>
          <w:bCs/>
        </w:rPr>
        <w:t xml:space="preserve"> </w:t>
      </w:r>
      <w:r w:rsidR="4C259A39" w:rsidRPr="39840BB8">
        <w:rPr>
          <w:b/>
          <w:bCs/>
        </w:rPr>
        <w:t>This is not, however</w:t>
      </w:r>
      <w:r w:rsidR="78F56941" w:rsidRPr="39840BB8">
        <w:rPr>
          <w:b/>
          <w:bCs/>
        </w:rPr>
        <w:t>,</w:t>
      </w:r>
      <w:r w:rsidR="5325A451" w:rsidRPr="39840BB8">
        <w:rPr>
          <w:b/>
          <w:bCs/>
        </w:rPr>
        <w:t xml:space="preserve"> a surprise – the goal of this work was to show that this is achievable using ML</w:t>
      </w:r>
      <w:r w:rsidR="443FE59B" w:rsidRPr="39840BB8">
        <w:rPr>
          <w:b/>
          <w:bCs/>
        </w:rPr>
        <w:t>.</w:t>
      </w:r>
    </w:p>
    <w:p w14:paraId="66852A9F" w14:textId="254406BA" w:rsidR="00473B85" w:rsidRDefault="00FF69FB" w:rsidP="003E2225">
      <w:pPr>
        <w:rPr>
          <w:b/>
          <w:bCs/>
        </w:rPr>
      </w:pPr>
      <w:r>
        <w:rPr>
          <w:b/>
          <w:bCs/>
        </w:rPr>
        <w:t xml:space="preserve">To </w:t>
      </w:r>
      <w:r w:rsidR="00A209BF">
        <w:rPr>
          <w:b/>
          <w:bCs/>
        </w:rPr>
        <w:t xml:space="preserve">point </w:t>
      </w:r>
      <w:r w:rsidR="000C4245">
        <w:rPr>
          <w:b/>
          <w:bCs/>
        </w:rPr>
        <w:t xml:space="preserve">out </w:t>
      </w:r>
      <w:r w:rsidR="00A209BF">
        <w:rPr>
          <w:b/>
          <w:bCs/>
        </w:rPr>
        <w:t xml:space="preserve">this fact to the readers, we have added </w:t>
      </w:r>
      <w:r w:rsidR="00B92730">
        <w:rPr>
          <w:b/>
          <w:bCs/>
        </w:rPr>
        <w:t xml:space="preserve">the following paragraph to our subsection </w:t>
      </w:r>
      <w:proofErr w:type="gramStart"/>
      <w:r w:rsidR="00B92730">
        <w:rPr>
          <w:b/>
          <w:bCs/>
        </w:rPr>
        <w:t>“</w:t>
      </w:r>
      <w:r w:rsidR="00A209BF">
        <w:rPr>
          <w:b/>
          <w:bCs/>
        </w:rPr>
        <w:t xml:space="preserve"> </w:t>
      </w:r>
      <w:r w:rsidR="00C17D79" w:rsidRPr="00C17D79">
        <w:rPr>
          <w:b/>
          <w:bCs/>
        </w:rPr>
        <w:t>DESIGN</w:t>
      </w:r>
      <w:proofErr w:type="gramEnd"/>
      <w:r w:rsidR="00C17D79" w:rsidRPr="00C17D79">
        <w:rPr>
          <w:b/>
          <w:bCs/>
        </w:rPr>
        <w:t>: Performance of the recommendation algorithm</w:t>
      </w:r>
      <w:r w:rsidR="00C17D79">
        <w:rPr>
          <w:b/>
          <w:bCs/>
        </w:rPr>
        <w:t>”:</w:t>
      </w:r>
    </w:p>
    <w:p w14:paraId="3F8DCEE5" w14:textId="70473E06" w:rsidR="00EC3ADF" w:rsidRPr="004E6B67" w:rsidRDefault="00231C4B" w:rsidP="003E2225">
      <w:r>
        <w:rPr>
          <w:noProof/>
        </w:rPr>
        <w:drawing>
          <wp:inline distT="0" distB="0" distL="0" distR="0" wp14:anchorId="6CE9D952" wp14:editId="6D272BC6">
            <wp:extent cx="5731510" cy="15309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530985"/>
                    </a:xfrm>
                    <a:prstGeom prst="rect">
                      <a:avLst/>
                    </a:prstGeom>
                  </pic:spPr>
                </pic:pic>
              </a:graphicData>
            </a:graphic>
          </wp:inline>
        </w:drawing>
      </w:r>
      <w:r w:rsidR="00EB15E1" w:rsidRPr="00230F3E">
        <w:br/>
      </w:r>
      <w:r w:rsidR="00EB15E1">
        <w:br/>
        <w:t xml:space="preserve">-  Testing “just” 450 different variants to obtain strong RBSs seems like a lot of effort, especially </w:t>
      </w:r>
      <w:proofErr w:type="gramStart"/>
      <w:r w:rsidR="00EB15E1">
        <w:t>in view of the fact that</w:t>
      </w:r>
      <w:proofErr w:type="gramEnd"/>
      <w:r w:rsidR="00EB15E1">
        <w:t xml:space="preserve"> there are many predictions algorithms around for RBSs that can be used to design RBSs with quite high confidence. If that goal was to simply increase/maximize the expression level, one could also simply swap the promoter from </w:t>
      </w:r>
      <w:proofErr w:type="spellStart"/>
      <w:r w:rsidR="00EB15E1">
        <w:t>pLac</w:t>
      </w:r>
      <w:proofErr w:type="spellEnd"/>
      <w:r w:rsidR="00EB15E1">
        <w:t xml:space="preserve"> to pT7, which is much stronger, or by changing the copy number of the used plasmid (unfortunately there is no reference for the plasmid “pBbB6c-GFP” the authors used in this study, but it seems to be a low copy plasmid originally from the </w:t>
      </w:r>
      <w:proofErr w:type="spellStart"/>
      <w:r w:rsidR="00EB15E1">
        <w:t>Keasling</w:t>
      </w:r>
      <w:proofErr w:type="spellEnd"/>
      <w:r w:rsidR="00EB15E1">
        <w:t xml:space="preserve"> lab). </w:t>
      </w:r>
    </w:p>
    <w:p w14:paraId="66EBE04E" w14:textId="464022AA" w:rsidR="004E3DC6" w:rsidRPr="00683BFB" w:rsidRDefault="00EC3ADF" w:rsidP="003E2225">
      <w:pPr>
        <w:rPr>
          <w:b/>
          <w:bCs/>
        </w:rPr>
      </w:pPr>
      <w:r>
        <w:rPr>
          <w:b/>
          <w:bCs/>
        </w:rPr>
        <w:t xml:space="preserve">While there are several computational approaches for designing RBSs, we respectfully disagree that these can be used with high confidence. </w:t>
      </w:r>
      <w:r w:rsidR="00636114">
        <w:rPr>
          <w:b/>
          <w:bCs/>
        </w:rPr>
        <w:t>T</w:t>
      </w:r>
      <w:r w:rsidR="008F4046">
        <w:rPr>
          <w:b/>
          <w:bCs/>
        </w:rPr>
        <w:t>here are w</w:t>
      </w:r>
      <w:r w:rsidR="00C0135A">
        <w:rPr>
          <w:b/>
          <w:bCs/>
        </w:rPr>
        <w:t xml:space="preserve">orks published as recently as </w:t>
      </w:r>
      <w:r w:rsidR="00AB1BAF">
        <w:rPr>
          <w:b/>
          <w:bCs/>
        </w:rPr>
        <w:t>late last</w:t>
      </w:r>
      <w:r w:rsidR="00C0135A">
        <w:rPr>
          <w:b/>
          <w:bCs/>
        </w:rPr>
        <w:t xml:space="preserve"> </w:t>
      </w:r>
      <w:r w:rsidR="008F4046">
        <w:rPr>
          <w:b/>
          <w:bCs/>
        </w:rPr>
        <w:t>year trying to address this fact, see</w:t>
      </w:r>
      <w:r w:rsidR="00C00204">
        <w:rPr>
          <w:b/>
          <w:bCs/>
        </w:rPr>
        <w:t xml:space="preserve"> </w:t>
      </w:r>
      <w:r w:rsidR="00EE4360">
        <w:rPr>
          <w:b/>
          <w:bCs/>
        </w:rPr>
        <w:t xml:space="preserve">Reis and </w:t>
      </w:r>
      <w:proofErr w:type="spellStart"/>
      <w:r w:rsidR="00EE4360">
        <w:rPr>
          <w:b/>
          <w:bCs/>
        </w:rPr>
        <w:t>Salis</w:t>
      </w:r>
      <w:proofErr w:type="spellEnd"/>
      <w:r w:rsidR="00EE4360">
        <w:rPr>
          <w:b/>
          <w:bCs/>
        </w:rPr>
        <w:t xml:space="preserve"> </w:t>
      </w:r>
      <w:r w:rsidR="00D62186">
        <w:rPr>
          <w:b/>
          <w:bCs/>
        </w:rPr>
        <w:fldChar w:fldCharType="begin" w:fldLock="1"/>
      </w:r>
      <w:r w:rsidR="00F9583F">
        <w:rPr>
          <w:b/>
          <w:b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D62186">
        <w:rPr>
          <w:b/>
          <w:bCs/>
        </w:rPr>
        <w:fldChar w:fldCharType="separate"/>
      </w:r>
      <w:r w:rsidR="00932FF2" w:rsidRPr="00932FF2">
        <w:rPr>
          <w:bCs/>
          <w:noProof/>
        </w:rPr>
        <w:t>[8]</w:t>
      </w:r>
      <w:r w:rsidR="00D62186">
        <w:rPr>
          <w:b/>
          <w:bCs/>
        </w:rPr>
        <w:fldChar w:fldCharType="end"/>
      </w:r>
      <w:r w:rsidR="00347E58">
        <w:rPr>
          <w:b/>
          <w:bCs/>
        </w:rPr>
        <w:t xml:space="preserve"> </w:t>
      </w:r>
      <w:r w:rsidR="00EE4360">
        <w:rPr>
          <w:b/>
          <w:bCs/>
        </w:rPr>
        <w:t xml:space="preserve">or </w:t>
      </w:r>
      <w:proofErr w:type="spellStart"/>
      <w:r w:rsidR="00EE4360">
        <w:rPr>
          <w:b/>
          <w:bCs/>
        </w:rPr>
        <w:t>Hollerer</w:t>
      </w:r>
      <w:proofErr w:type="spellEnd"/>
      <w:r w:rsidR="00EE4360">
        <w:rPr>
          <w:b/>
          <w:bCs/>
        </w:rPr>
        <w:t xml:space="preserve"> </w:t>
      </w:r>
      <w:r w:rsidR="00EE4360">
        <w:rPr>
          <w:b/>
          <w:bCs/>
          <w:i/>
          <w:iCs/>
        </w:rPr>
        <w:t>et al.</w:t>
      </w:r>
      <w:r w:rsidR="00DD5CF8">
        <w:rPr>
          <w:b/>
          <w:bCs/>
          <w:i/>
          <w:iCs/>
        </w:rPr>
        <w:t xml:space="preserve"> </w:t>
      </w:r>
      <w:r w:rsidR="00D62186">
        <w:rPr>
          <w:b/>
          <w:bCs/>
          <w:i/>
          <w:iCs/>
        </w:rPr>
        <w:fldChar w:fldCharType="begin" w:fldLock="1"/>
      </w:r>
      <w:r w:rsidR="008279EA">
        <w:rPr>
          <w:b/>
          <w:bCs/>
          <w:i/>
          <w:i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D62186">
        <w:rPr>
          <w:b/>
          <w:bCs/>
          <w:i/>
          <w:iCs/>
        </w:rPr>
        <w:fldChar w:fldCharType="separate"/>
      </w:r>
      <w:r w:rsidR="00D62186" w:rsidRPr="00D62186">
        <w:rPr>
          <w:bCs/>
          <w:iCs/>
          <w:noProof/>
        </w:rPr>
        <w:t>[3]</w:t>
      </w:r>
      <w:r w:rsidR="00D62186">
        <w:rPr>
          <w:b/>
          <w:bCs/>
          <w:i/>
          <w:iCs/>
        </w:rPr>
        <w:fldChar w:fldCharType="end"/>
      </w:r>
      <w:r w:rsidR="00D62186">
        <w:rPr>
          <w:b/>
          <w:bCs/>
          <w:i/>
          <w:iCs/>
        </w:rPr>
        <w:t xml:space="preserve">. </w:t>
      </w:r>
      <w:r w:rsidR="00DD5CF8">
        <w:rPr>
          <w:b/>
          <w:bCs/>
        </w:rPr>
        <w:t xml:space="preserve">In fact the problem has been persisting for years, see, for example work by </w:t>
      </w:r>
      <w:r w:rsidR="00683BFB">
        <w:rPr>
          <w:b/>
          <w:bCs/>
        </w:rPr>
        <w:t xml:space="preserve">Reeve </w:t>
      </w:r>
      <w:r w:rsidR="00683BFB">
        <w:rPr>
          <w:b/>
          <w:bCs/>
          <w:i/>
          <w:iCs/>
        </w:rPr>
        <w:t>et al.</w:t>
      </w:r>
      <w:r w:rsidR="00683BFB">
        <w:rPr>
          <w:b/>
          <w:bCs/>
        </w:rPr>
        <w:t xml:space="preserve"> </w:t>
      </w:r>
      <w:r w:rsidR="008279EA">
        <w:rPr>
          <w:b/>
          <w:bCs/>
        </w:rPr>
        <w:fldChar w:fldCharType="begin" w:fldLock="1"/>
      </w:r>
      <w:r w:rsidR="00F9583F">
        <w:rPr>
          <w:b/>
          <w:bCs/>
        </w:rPr>
        <w:instrText>ADDIN CSL_CITATION {"citationItems":[{"id":"ITEM-1","itemData":{"DOI":"10.3389/fbioe.2014.00001","ISSN":"2296-4185","abstract":"In synthetic biology, precise control over protein expression is required in order to construct functional biological systems. A core principle of the synthetic biology approach is a model-guided design and based on the biological understanding of the process, models of prokaryotic protein production have been described. Translation initiation rate is a rate-limiting step in protein production from mRNA and is dependent on the sequence of the 5'-untranslated region and the start of the coding sequence. Translation rate calculators are programs that estimate protein translation rates based on the sequence of these regions of an mRNA, and as protein expression is proportional to the rate of translation initiation, such calculators have been shown to give good approximations of protein expression levels. In this review, three currently available translation rate calculators developed for synthetic biology are considered, with limitations and possible future progress discussed.","author":[{"dropping-particle":"","family":"Reeve","given":"Benjamin","non-dropping-particle":"","parse-names":false,"suffix":""},{"dropping-particle":"","family":"Hargest","given":"Thomas","non-dropping-particle":"","parse-names":false,"suffix":""},{"dropping-particle":"","family":"Gilbert","given":"Charlie","non-dropping-particle":"","parse-names":false,"suffix":""},{"dropping-particle":"","family":"Ellis","given":"Tom","non-dropping-particle":"","parse-names":false,"suffix":""}],"container-title":"Frontiers in bioengineering and biotechnology","id":"ITEM-1","issued":{"date-parts":[["2014","1","20"]]},"language":"eng","page":"1","publisher":"Frontiers Media S.A.","title":"Predicting translation initiation rates for designing synthetic biology","type":"article-journal","volume":"2"},"uris":["http://www.mendeley.com/documents/?uuid=454ee5f0-d865-44f7-9959-8b7f13009aff"]}],"mendeley":{"formattedCitation":"[9]","plainTextFormattedCitation":"[9]","previouslyFormattedCitation":"[9]"},"properties":{"noteIndex":0},"schema":"https://github.com/citation-style-language/schema/raw/master/csl-citation.json"}</w:instrText>
      </w:r>
      <w:r w:rsidR="008279EA">
        <w:rPr>
          <w:b/>
          <w:bCs/>
        </w:rPr>
        <w:fldChar w:fldCharType="separate"/>
      </w:r>
      <w:r w:rsidR="00932FF2" w:rsidRPr="00932FF2">
        <w:rPr>
          <w:bCs/>
          <w:noProof/>
        </w:rPr>
        <w:t>[9]</w:t>
      </w:r>
      <w:r w:rsidR="008279EA">
        <w:rPr>
          <w:b/>
          <w:bCs/>
        </w:rPr>
        <w:fldChar w:fldCharType="end"/>
      </w:r>
      <w:r w:rsidR="008279EA">
        <w:rPr>
          <w:b/>
          <w:bCs/>
        </w:rPr>
        <w:t>.</w:t>
      </w:r>
    </w:p>
    <w:p w14:paraId="0B4325DB" w14:textId="03CA18B6" w:rsidR="004E3DC6" w:rsidRPr="00915F50" w:rsidRDefault="6BAB9547" w:rsidP="003E2225">
      <w:pPr>
        <w:rPr>
          <w:b/>
          <w:bCs/>
        </w:rPr>
      </w:pPr>
      <w:r w:rsidRPr="5FF9F296">
        <w:rPr>
          <w:b/>
          <w:bCs/>
        </w:rPr>
        <w:t xml:space="preserve">The authors do agree with the comment that if the goal of the work was simply to maximise the expression level, it would be easier to simply </w:t>
      </w:r>
      <w:r w:rsidR="779879EA" w:rsidRPr="5FF9F296">
        <w:rPr>
          <w:b/>
          <w:bCs/>
        </w:rPr>
        <w:t xml:space="preserve">swap the promoter. However, this was not the goal of this work. Instead, </w:t>
      </w:r>
      <w:r w:rsidR="79FB7CEF" w:rsidRPr="5FF9F296">
        <w:rPr>
          <w:b/>
          <w:bCs/>
        </w:rPr>
        <w:t>our</w:t>
      </w:r>
      <w:r w:rsidR="779879EA" w:rsidRPr="5FF9F296">
        <w:rPr>
          <w:b/>
          <w:bCs/>
        </w:rPr>
        <w:t xml:space="preserve"> </w:t>
      </w:r>
      <w:r w:rsidR="6228E81F" w:rsidRPr="5FF9F296">
        <w:rPr>
          <w:b/>
          <w:bCs/>
        </w:rPr>
        <w:t xml:space="preserve">goal was to show how machine learning can be paired together with </w:t>
      </w:r>
      <w:r w:rsidR="60344D83" w:rsidRPr="5FF9F296">
        <w:rPr>
          <w:b/>
          <w:bCs/>
        </w:rPr>
        <w:t xml:space="preserve">automated, high-throughput laboratory methods </w:t>
      </w:r>
      <w:r w:rsidR="68C116A0" w:rsidRPr="5FF9F296">
        <w:rPr>
          <w:b/>
          <w:bCs/>
        </w:rPr>
        <w:t>to design RBS</w:t>
      </w:r>
      <w:r w:rsidR="7A8D12CD" w:rsidRPr="5FF9F296">
        <w:rPr>
          <w:b/>
          <w:bCs/>
        </w:rPr>
        <w:t>, in this</w:t>
      </w:r>
      <w:r w:rsidR="3803951A" w:rsidRPr="5FF9F296">
        <w:rPr>
          <w:b/>
          <w:bCs/>
        </w:rPr>
        <w:t xml:space="preserve"> case</w:t>
      </w:r>
      <w:r w:rsidR="7A8D12CD" w:rsidRPr="5FF9F296">
        <w:rPr>
          <w:b/>
          <w:bCs/>
        </w:rPr>
        <w:t xml:space="preserve"> by maximising it</w:t>
      </w:r>
      <w:r w:rsidR="11A5FD98" w:rsidRPr="5FF9F296">
        <w:rPr>
          <w:b/>
          <w:bCs/>
        </w:rPr>
        <w:t xml:space="preserve">. </w:t>
      </w:r>
      <w:r w:rsidR="35A66CEE" w:rsidRPr="5FF9F296">
        <w:rPr>
          <w:b/>
          <w:bCs/>
        </w:rPr>
        <w:t>T</w:t>
      </w:r>
      <w:r w:rsidR="39E9A747" w:rsidRPr="5FF9F296">
        <w:rPr>
          <w:b/>
          <w:bCs/>
        </w:rPr>
        <w:t xml:space="preserve">he exact design goal </w:t>
      </w:r>
      <w:r w:rsidR="7B7F75D0" w:rsidRPr="5FF9F296">
        <w:rPr>
          <w:b/>
          <w:bCs/>
        </w:rPr>
        <w:t xml:space="preserve">can be modified by subsequent users </w:t>
      </w:r>
      <w:r w:rsidR="00915F50" w:rsidRPr="5FF9F296">
        <w:rPr>
          <w:b/>
          <w:bCs/>
        </w:rPr>
        <w:t xml:space="preserve">within the Bayesian </w:t>
      </w:r>
      <w:r w:rsidR="00CB1419">
        <w:rPr>
          <w:b/>
          <w:bCs/>
        </w:rPr>
        <w:t>O</w:t>
      </w:r>
      <w:r w:rsidR="00915F50" w:rsidRPr="5FF9F296">
        <w:rPr>
          <w:b/>
          <w:bCs/>
        </w:rPr>
        <w:t xml:space="preserve">ptimisation framework by altering the objective of the algorithm. </w:t>
      </w:r>
    </w:p>
    <w:p w14:paraId="5CD3B76E" w14:textId="0C168F90" w:rsidR="00FD3EC3" w:rsidRDefault="004E3DC6" w:rsidP="003E2225">
      <w:r>
        <w:rPr>
          <w:b/>
          <w:bCs/>
        </w:rPr>
        <w:t>Finally, t</w:t>
      </w:r>
      <w:r w:rsidR="000C3B10" w:rsidRPr="004E3DC6">
        <w:rPr>
          <w:b/>
          <w:bCs/>
        </w:rPr>
        <w:t xml:space="preserve">he authors </w:t>
      </w:r>
      <w:r w:rsidR="006A050C">
        <w:rPr>
          <w:b/>
          <w:bCs/>
        </w:rPr>
        <w:t xml:space="preserve">wanted to point out that they </w:t>
      </w:r>
      <w:r w:rsidR="000C3B10" w:rsidRPr="004E3DC6">
        <w:rPr>
          <w:b/>
          <w:bCs/>
        </w:rPr>
        <w:t xml:space="preserve">did reference the plasmid </w:t>
      </w:r>
      <w:r w:rsidR="00265F9C" w:rsidRPr="004E3DC6">
        <w:rPr>
          <w:b/>
          <w:bCs/>
        </w:rPr>
        <w:t xml:space="preserve">in the last paragraph of the </w:t>
      </w:r>
      <w:r w:rsidRPr="004E3DC6">
        <w:rPr>
          <w:b/>
          <w:bCs/>
        </w:rPr>
        <w:t>“The experimental workflow” subsection</w:t>
      </w:r>
      <w:r w:rsidR="005E3CED">
        <w:rPr>
          <w:b/>
          <w:bCs/>
        </w:rPr>
        <w:t xml:space="preserve"> (3.1)</w:t>
      </w:r>
      <w:r w:rsidRPr="004E3DC6">
        <w:rPr>
          <w:b/>
          <w:bCs/>
        </w:rPr>
        <w:t>.</w:t>
      </w:r>
      <w:r w:rsidR="00EB15E1">
        <w:br/>
      </w:r>
      <w:r w:rsidR="00EB15E1">
        <w:br/>
        <w:t xml:space="preserve">- the two sequences that are stronger than the “benchmark” are only measured in a single replicate; given typical standard deviations in such experiments (compare also the experimental error for the “benchmark” in SI Fig. S2), it is at least questionable whether the small TIR increases for these two sequences (claimed 34% and 15%) are statistically solid. </w:t>
      </w:r>
    </w:p>
    <w:p w14:paraId="12A143BD" w14:textId="77777777" w:rsidR="00637C7D" w:rsidRDefault="006A050C">
      <w:pPr>
        <w:rPr>
          <w:b/>
          <w:bCs/>
        </w:rPr>
      </w:pPr>
      <w:r>
        <w:rPr>
          <w:b/>
          <w:bCs/>
        </w:rPr>
        <w:t>All sequences</w:t>
      </w:r>
      <w:r w:rsidR="00E96580">
        <w:rPr>
          <w:b/>
          <w:bCs/>
        </w:rPr>
        <w:t xml:space="preserve"> </w:t>
      </w:r>
      <w:r w:rsidR="2706DDC0" w:rsidRPr="552CBCBA">
        <w:rPr>
          <w:b/>
          <w:bCs/>
        </w:rPr>
        <w:t xml:space="preserve">have been tested in 6 replicates, </w:t>
      </w:r>
      <w:proofErr w:type="gramStart"/>
      <w:r w:rsidR="2706DDC0" w:rsidRPr="552CBCBA">
        <w:rPr>
          <w:b/>
          <w:bCs/>
        </w:rPr>
        <w:t>not a single one</w:t>
      </w:r>
      <w:proofErr w:type="gramEnd"/>
      <w:r w:rsidR="00E96580">
        <w:rPr>
          <w:b/>
          <w:bCs/>
        </w:rPr>
        <w:t>, this is now specified in the</w:t>
      </w:r>
      <w:r w:rsidR="00637C7D">
        <w:rPr>
          <w:b/>
          <w:bCs/>
        </w:rPr>
        <w:t xml:space="preserve"> 2.1.2 subsection:</w:t>
      </w:r>
    </w:p>
    <w:p w14:paraId="7D7963C9" w14:textId="7A03ADF0" w:rsidR="00637C7D" w:rsidRDefault="00343553">
      <w:pPr>
        <w:rPr>
          <w:b/>
          <w:bCs/>
        </w:rPr>
      </w:pPr>
      <w:r>
        <w:rPr>
          <w:noProof/>
        </w:rPr>
        <w:drawing>
          <wp:inline distT="0" distB="0" distL="0" distR="0" wp14:anchorId="7A34D170" wp14:editId="12292D9A">
            <wp:extent cx="5731510" cy="31115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11150"/>
                    </a:xfrm>
                    <a:prstGeom prst="rect">
                      <a:avLst/>
                    </a:prstGeom>
                  </pic:spPr>
                </pic:pic>
              </a:graphicData>
            </a:graphic>
          </wp:inline>
        </w:drawing>
      </w:r>
    </w:p>
    <w:p w14:paraId="37A097C7" w14:textId="50C721D8" w:rsidR="00CB4A3E" w:rsidRDefault="4AFB8D26">
      <w:pPr>
        <w:rPr>
          <w:b/>
          <w:bCs/>
        </w:rPr>
      </w:pPr>
      <w:r w:rsidRPr="552CBCBA">
        <w:rPr>
          <w:b/>
          <w:bCs/>
        </w:rPr>
        <w:t xml:space="preserve">The raw results for the 134% RBS can be found at row </w:t>
      </w:r>
      <w:r w:rsidR="27B8DC93" w:rsidRPr="552CBCBA">
        <w:rPr>
          <w:b/>
          <w:bCs/>
        </w:rPr>
        <w:t>364 and for the</w:t>
      </w:r>
      <w:r w:rsidR="706A5D71" w:rsidRPr="552CBCBA">
        <w:rPr>
          <w:b/>
          <w:bCs/>
        </w:rPr>
        <w:t xml:space="preserve"> 115% RBS at</w:t>
      </w:r>
      <w:r w:rsidR="27B8DC93" w:rsidRPr="552CBCBA">
        <w:rPr>
          <w:b/>
          <w:bCs/>
        </w:rPr>
        <w:t xml:space="preserve"> row </w:t>
      </w:r>
      <w:r w:rsidR="10183089" w:rsidRPr="552CBCBA">
        <w:rPr>
          <w:b/>
          <w:bCs/>
        </w:rPr>
        <w:t xml:space="preserve">368 </w:t>
      </w:r>
      <w:r w:rsidR="706A5D71" w:rsidRPr="552CBCBA">
        <w:rPr>
          <w:b/>
          <w:bCs/>
        </w:rPr>
        <w:t xml:space="preserve">of the Results_Masterfile.xlsx file </w:t>
      </w:r>
      <w:r w:rsidR="22957613" w:rsidRPr="552CBCBA">
        <w:rPr>
          <w:b/>
          <w:bCs/>
        </w:rPr>
        <w:t xml:space="preserve">found in our </w:t>
      </w:r>
      <w:r w:rsidR="4B57BAA0" w:rsidRPr="552CBCBA">
        <w:rPr>
          <w:b/>
          <w:bCs/>
        </w:rPr>
        <w:t>supplementary file Code.zip</w:t>
      </w:r>
      <w:proofErr w:type="gramStart"/>
      <w:r w:rsidR="4B57BAA0" w:rsidRPr="552CBCBA">
        <w:rPr>
          <w:b/>
          <w:bCs/>
        </w:rPr>
        <w:t>\</w:t>
      </w:r>
      <w:proofErr w:type="spellStart"/>
      <w:r w:rsidR="4B57BAA0" w:rsidRPr="552CBCBA">
        <w:rPr>
          <w:b/>
          <w:bCs/>
        </w:rPr>
        <w:t>synbio_rbs</w:t>
      </w:r>
      <w:proofErr w:type="spellEnd"/>
      <w:r w:rsidR="4B57BAA0" w:rsidRPr="552CBCBA">
        <w:rPr>
          <w:b/>
          <w:bCs/>
        </w:rPr>
        <w:t>\data .</w:t>
      </w:r>
      <w:proofErr w:type="gramEnd"/>
      <w:r w:rsidR="4B57BAA0" w:rsidRPr="552CBCBA">
        <w:rPr>
          <w:b/>
          <w:bCs/>
        </w:rPr>
        <w:t xml:space="preserve"> </w:t>
      </w:r>
      <w:r w:rsidR="3F317AFA" w:rsidRPr="552CBCBA">
        <w:rPr>
          <w:b/>
          <w:bCs/>
        </w:rPr>
        <w:lastRenderedPageBreak/>
        <w:t>Coefficients of variation (mean/standard variation)</w:t>
      </w:r>
      <w:r w:rsidR="4B57BAA0" w:rsidRPr="552CBCBA">
        <w:rPr>
          <w:b/>
          <w:bCs/>
        </w:rPr>
        <w:t xml:space="preserve"> for these two RBS</w:t>
      </w:r>
      <w:r w:rsidR="3F317AFA" w:rsidRPr="552CBCBA">
        <w:rPr>
          <w:b/>
          <w:bCs/>
        </w:rPr>
        <w:t xml:space="preserve">s are </w:t>
      </w:r>
      <w:r w:rsidR="36B8A198" w:rsidRPr="552CBCBA">
        <w:rPr>
          <w:b/>
          <w:bCs/>
        </w:rPr>
        <w:t>7.1% and 6.1% respectively</w:t>
      </w:r>
      <w:r w:rsidR="0A506243" w:rsidRPr="552CBCBA">
        <w:rPr>
          <w:b/>
          <w:bCs/>
        </w:rPr>
        <w:t xml:space="preserve">, which we would describe as very low for </w:t>
      </w:r>
      <w:r w:rsidR="00072806">
        <w:rPr>
          <w:b/>
          <w:bCs/>
        </w:rPr>
        <w:t>RBS</w:t>
      </w:r>
      <w:r w:rsidR="0A506243" w:rsidRPr="552CBCBA">
        <w:rPr>
          <w:b/>
          <w:bCs/>
        </w:rPr>
        <w:t xml:space="preserve"> samples</w:t>
      </w:r>
      <w:r w:rsidR="00072806">
        <w:rPr>
          <w:b/>
          <w:bCs/>
        </w:rPr>
        <w:t xml:space="preserve">, compared, for example, with </w:t>
      </w:r>
      <w:r w:rsidR="00E76757">
        <w:rPr>
          <w:b/>
          <w:bCs/>
        </w:rPr>
        <w:t xml:space="preserve">the data compiled by </w:t>
      </w:r>
      <w:r w:rsidR="0080071B">
        <w:rPr>
          <w:b/>
          <w:bCs/>
        </w:rPr>
        <w:t xml:space="preserve">Reis and </w:t>
      </w:r>
      <w:proofErr w:type="spellStart"/>
      <w:r w:rsidR="0080071B">
        <w:rPr>
          <w:b/>
          <w:bCs/>
        </w:rPr>
        <w:t>Salis</w:t>
      </w:r>
      <w:proofErr w:type="spellEnd"/>
      <w:r w:rsidR="0080071B">
        <w:rPr>
          <w:b/>
          <w:bCs/>
        </w:rPr>
        <w:t xml:space="preserve"> for their study</w:t>
      </w:r>
      <w:r w:rsidR="00072806">
        <w:rPr>
          <w:b/>
          <w:bCs/>
          <w:i/>
          <w:iCs/>
        </w:rPr>
        <w:t xml:space="preserve"> </w:t>
      </w:r>
      <w:r w:rsidR="0080071B">
        <w:rPr>
          <w:b/>
          <w:bCs/>
          <w:i/>
          <w:iCs/>
        </w:rPr>
        <w:fldChar w:fldCharType="begin" w:fldLock="1"/>
      </w:r>
      <w:r w:rsidR="00F9583F">
        <w:rPr>
          <w:b/>
          <w:bCs/>
          <w:i/>
          <w:iCs/>
        </w:rPr>
        <w:instrText>ADDIN CSL_CITATION {"citationItems":[{"id":"ITEM-1","itemData":{"DOI":"10.1021/acssynbio.0c00394","author":[{"dropping-particle":"","family":"Reis","given":"Alexander C","non-dropping-particle":"","parse-names":false,"suffix":""},{"dropping-particle":"","family":"Salis","given":"Howard M","non-dropping-particle":"","parse-names":false,"suffix":""}],"container-title":"ACS Synthetic Biology","id":"ITEM-1","issue":"11","issued":{"date-parts":[["2020","11","20"]]},"note":"doi: 10.1021/acssynbio.0c00394","page":"3145-3156","publisher":"American Chemical Society","title":"An Automated Model Test System for Systematic Development and Improvement of Gene Expression Models","type":"article-journal","volume":"9"},"uris":["http://www.mendeley.com/documents/?uuid=50aebc50-a11b-4ac1-a073-b7e79b0d1734"]}],"mendeley":{"formattedCitation":"[8]","plainTextFormattedCitation":"[8]","previouslyFormattedCitation":"[8]"},"properties":{"noteIndex":0},"schema":"https://github.com/citation-style-language/schema/raw/master/csl-citation.json"}</w:instrText>
      </w:r>
      <w:r w:rsidR="0080071B">
        <w:rPr>
          <w:b/>
          <w:bCs/>
          <w:i/>
          <w:iCs/>
        </w:rPr>
        <w:fldChar w:fldCharType="separate"/>
      </w:r>
      <w:r w:rsidR="00932FF2" w:rsidRPr="00932FF2">
        <w:rPr>
          <w:bCs/>
          <w:iCs/>
          <w:noProof/>
        </w:rPr>
        <w:t>[8]</w:t>
      </w:r>
      <w:r w:rsidR="0080071B">
        <w:rPr>
          <w:b/>
          <w:bCs/>
          <w:i/>
          <w:iCs/>
        </w:rPr>
        <w:fldChar w:fldCharType="end"/>
      </w:r>
      <w:r w:rsidR="0080071B">
        <w:rPr>
          <w:b/>
          <w:bCs/>
          <w:i/>
          <w:iCs/>
        </w:rPr>
        <w:t>.</w:t>
      </w:r>
    </w:p>
    <w:p w14:paraId="37103C75" w14:textId="2A1B2DFE" w:rsidR="00537927" w:rsidRDefault="00EB15E1" w:rsidP="552CBCBA">
      <w:r>
        <w:br/>
        <w:t xml:space="preserve">- In practical terms, </w:t>
      </w:r>
      <w:r w:rsidRPr="00821E5A">
        <w:t>it would have been more helpful to focus on how well the generated models predict the entire range of RBS strengths (from weak to strong). The R^2 values reached in this study are significantly worse than in comparable studies which reach 0.8 and beyond (as the authors correctly mention).</w:t>
      </w:r>
      <w:r>
        <w:t xml:space="preserve"> </w:t>
      </w:r>
    </w:p>
    <w:p w14:paraId="26DFE1B2" w14:textId="35C6A4F0" w:rsidR="00B94798" w:rsidRDefault="00181E03" w:rsidP="00B21B53">
      <w:pPr>
        <w:rPr>
          <w:b/>
          <w:bCs/>
        </w:rPr>
      </w:pPr>
      <w:r>
        <w:rPr>
          <w:b/>
          <w:bCs/>
        </w:rPr>
        <w:t xml:space="preserve">The reported R^2 </w:t>
      </w:r>
      <w:r w:rsidR="003875E8">
        <w:rPr>
          <w:b/>
          <w:bCs/>
        </w:rPr>
        <w:t xml:space="preserve">value of above 0.8 is actually the </w:t>
      </w:r>
      <w:proofErr w:type="gramStart"/>
      <w:r w:rsidR="003875E8">
        <w:rPr>
          <w:b/>
          <w:bCs/>
        </w:rPr>
        <w:t>best case</w:t>
      </w:r>
      <w:proofErr w:type="gramEnd"/>
      <w:r w:rsidR="003875E8">
        <w:rPr>
          <w:b/>
          <w:bCs/>
        </w:rPr>
        <w:t xml:space="preserve"> scenario, others studies for th</w:t>
      </w:r>
      <w:r w:rsidR="00091359">
        <w:rPr>
          <w:b/>
          <w:bCs/>
        </w:rPr>
        <w:t xml:space="preserve">ese models show much lower R^2 values depending on </w:t>
      </w:r>
      <w:r w:rsidR="00EB5B89">
        <w:rPr>
          <w:b/>
          <w:bCs/>
        </w:rPr>
        <w:t>the used data</w:t>
      </w:r>
      <w:r w:rsidR="00D1719F">
        <w:rPr>
          <w:b/>
          <w:bCs/>
        </w:rPr>
        <w:t xml:space="preserve"> </w:t>
      </w:r>
      <w:r w:rsidR="00EB5B89">
        <w:rPr>
          <w:b/>
          <w:bCs/>
        </w:rPr>
        <w:t xml:space="preserve">set, </w:t>
      </w:r>
      <w:r w:rsidR="00904CCA">
        <w:rPr>
          <w:b/>
          <w:bCs/>
        </w:rPr>
        <w:t xml:space="preserve">we have updated the second paragraph </w:t>
      </w:r>
      <w:r w:rsidR="00F0463C">
        <w:rPr>
          <w:b/>
          <w:bCs/>
        </w:rPr>
        <w:t xml:space="preserve">of </w:t>
      </w:r>
      <w:r w:rsidR="003307F1">
        <w:rPr>
          <w:b/>
          <w:bCs/>
        </w:rPr>
        <w:t>Introduction section to reflect that:</w:t>
      </w:r>
    </w:p>
    <w:p w14:paraId="4989BCED" w14:textId="77777777" w:rsidR="009C6085" w:rsidRDefault="009C6085" w:rsidP="00B21B53">
      <w:pPr>
        <w:rPr>
          <w:b/>
          <w:bCs/>
        </w:rPr>
      </w:pPr>
      <w:r>
        <w:rPr>
          <w:noProof/>
        </w:rPr>
        <w:drawing>
          <wp:inline distT="0" distB="0" distL="0" distR="0" wp14:anchorId="1E0C27B7" wp14:editId="2540D729">
            <wp:extent cx="5731510" cy="4146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3EB3AD46" w14:textId="2C7A4928" w:rsidR="00B21B53" w:rsidRPr="004134CA" w:rsidRDefault="61723CE1" w:rsidP="7BB3B21E">
      <w:pPr>
        <w:rPr>
          <w:b/>
          <w:bCs/>
        </w:rPr>
      </w:pPr>
      <w:r w:rsidRPr="7BB3B21E">
        <w:rPr>
          <w:b/>
          <w:bCs/>
        </w:rPr>
        <w:t>Additionally, t</w:t>
      </w:r>
      <w:r w:rsidR="78FABAF9" w:rsidRPr="7BB3B21E">
        <w:rPr>
          <w:b/>
          <w:bCs/>
        </w:rPr>
        <w:t xml:space="preserve">he authors would like to point out that </w:t>
      </w:r>
      <w:proofErr w:type="gramStart"/>
      <w:r w:rsidR="78FABAF9" w:rsidRPr="7BB3B21E">
        <w:rPr>
          <w:b/>
          <w:bCs/>
        </w:rPr>
        <w:t>as long as</w:t>
      </w:r>
      <w:proofErr w:type="gramEnd"/>
      <w:r w:rsidR="78FABAF9" w:rsidRPr="7BB3B21E">
        <w:rPr>
          <w:b/>
          <w:bCs/>
        </w:rPr>
        <w:t xml:space="preserve"> the R^2 value is relatively low, it </w:t>
      </w:r>
      <w:r w:rsidR="5FB50A2A" w:rsidRPr="7BB3B21E">
        <w:rPr>
          <w:b/>
          <w:bCs/>
        </w:rPr>
        <w:t xml:space="preserve">shouldn’t be viewed </w:t>
      </w:r>
      <w:r w:rsidR="5D012949" w:rsidRPr="7BB3B21E">
        <w:rPr>
          <w:b/>
          <w:bCs/>
        </w:rPr>
        <w:t xml:space="preserve">separately to </w:t>
      </w:r>
      <w:r w:rsidR="2B11F980" w:rsidRPr="7BB3B21E">
        <w:rPr>
          <w:b/>
          <w:bCs/>
        </w:rPr>
        <w:t>other</w:t>
      </w:r>
      <w:r w:rsidR="5D012949" w:rsidRPr="7BB3B21E">
        <w:rPr>
          <w:b/>
          <w:bCs/>
        </w:rPr>
        <w:t xml:space="preserve"> metrics shown in the study</w:t>
      </w:r>
      <w:r w:rsidR="00F34B39">
        <w:rPr>
          <w:b/>
          <w:bCs/>
        </w:rPr>
        <w:t>.</w:t>
      </w:r>
      <w:r w:rsidR="5D012949" w:rsidRPr="7BB3B21E">
        <w:rPr>
          <w:b/>
          <w:bCs/>
        </w:rPr>
        <w:t xml:space="preserve"> </w:t>
      </w:r>
      <w:r w:rsidR="7F2A307F" w:rsidRPr="7BB3B21E">
        <w:rPr>
          <w:b/>
          <w:bCs/>
        </w:rPr>
        <w:t xml:space="preserve">Our </w:t>
      </w:r>
      <w:proofErr w:type="gramStart"/>
      <w:r w:rsidR="7F2A307F" w:rsidRPr="7BB3B21E">
        <w:rPr>
          <w:b/>
          <w:bCs/>
        </w:rPr>
        <w:t>ultimate goal</w:t>
      </w:r>
      <w:proofErr w:type="gramEnd"/>
      <w:r w:rsidR="7F2A307F" w:rsidRPr="7BB3B21E">
        <w:rPr>
          <w:b/>
          <w:bCs/>
        </w:rPr>
        <w:t xml:space="preserve"> is to be able to identify RBS sequences significantly higher than the benchmark sequence within fixed budget </w:t>
      </w:r>
      <w:r w:rsidR="006C1C1B">
        <w:rPr>
          <w:b/>
          <w:bCs/>
        </w:rPr>
        <w:t>and</w:t>
      </w:r>
      <w:r w:rsidR="7F2A307F" w:rsidRPr="7BB3B21E">
        <w:rPr>
          <w:b/>
          <w:bCs/>
        </w:rPr>
        <w:t xml:space="preserve"> </w:t>
      </w:r>
      <w:r w:rsidR="006C1C1B">
        <w:rPr>
          <w:b/>
          <w:bCs/>
        </w:rPr>
        <w:t>o</w:t>
      </w:r>
      <w:r w:rsidR="7F2A307F" w:rsidRPr="7BB3B21E">
        <w:rPr>
          <w:b/>
          <w:bCs/>
        </w:rPr>
        <w:t>ur pipeline has successfully achieved th</w:t>
      </w:r>
      <w:r w:rsidR="006C1C1B">
        <w:rPr>
          <w:b/>
          <w:bCs/>
        </w:rPr>
        <w:t>at</w:t>
      </w:r>
      <w:r w:rsidR="7F2A307F" w:rsidRPr="7BB3B21E">
        <w:rPr>
          <w:b/>
          <w:bCs/>
        </w:rPr>
        <w:t xml:space="preserve"> goal. </w:t>
      </w:r>
      <w:r w:rsidR="68FA458B" w:rsidRPr="7BB3B21E">
        <w:rPr>
          <w:b/>
          <w:bCs/>
        </w:rPr>
        <w:t xml:space="preserve">When the prediction is used for </w:t>
      </w:r>
      <w:r w:rsidR="5BC414E4" w:rsidRPr="7BB3B21E">
        <w:rPr>
          <w:b/>
          <w:bCs/>
        </w:rPr>
        <w:t xml:space="preserve">recommendation tasks </w:t>
      </w:r>
      <w:r w:rsidR="44400D57" w:rsidRPr="7BB3B21E">
        <w:rPr>
          <w:b/>
          <w:bCs/>
        </w:rPr>
        <w:t>like the one</w:t>
      </w:r>
      <w:r w:rsidR="44722083" w:rsidRPr="7BB3B21E">
        <w:rPr>
          <w:b/>
          <w:bCs/>
        </w:rPr>
        <w:t xml:space="preserve"> </w:t>
      </w:r>
      <w:r w:rsidR="5BC414E4" w:rsidRPr="7BB3B21E">
        <w:rPr>
          <w:b/>
          <w:bCs/>
        </w:rPr>
        <w:t>considered in this paper,</w:t>
      </w:r>
      <w:r w:rsidR="3E990BC1" w:rsidRPr="7BB3B21E">
        <w:rPr>
          <w:b/>
          <w:bCs/>
        </w:rPr>
        <w:t xml:space="preserve"> </w:t>
      </w:r>
      <w:r w:rsidR="609F777B" w:rsidRPr="7BB3B21E">
        <w:rPr>
          <w:b/>
          <w:bCs/>
        </w:rPr>
        <w:t xml:space="preserve">ranking-based metric like </w:t>
      </w:r>
      <w:r w:rsidR="7C0571BB" w:rsidRPr="7BB3B21E">
        <w:rPr>
          <w:b/>
          <w:bCs/>
        </w:rPr>
        <w:t xml:space="preserve">Spearman correlation coefficient </w:t>
      </w:r>
      <w:r w:rsidR="44400D57" w:rsidRPr="7BB3B21E">
        <w:rPr>
          <w:b/>
          <w:bCs/>
        </w:rPr>
        <w:t>is a</w:t>
      </w:r>
      <w:r w:rsidR="7C0571BB" w:rsidRPr="7BB3B21E">
        <w:rPr>
          <w:b/>
          <w:bCs/>
        </w:rPr>
        <w:t xml:space="preserve"> better</w:t>
      </w:r>
      <w:r w:rsidR="5B718832" w:rsidRPr="7BB3B21E">
        <w:rPr>
          <w:b/>
          <w:bCs/>
        </w:rPr>
        <w:t xml:space="preserve"> </w:t>
      </w:r>
      <w:r w:rsidR="7C0571BB" w:rsidRPr="7BB3B21E">
        <w:rPr>
          <w:b/>
          <w:bCs/>
        </w:rPr>
        <w:t xml:space="preserve">evaluation metric </w:t>
      </w:r>
      <w:r w:rsidR="00AD52C0" w:rsidRPr="7BB3B21E">
        <w:rPr>
          <w:b/>
          <w:bCs/>
        </w:rPr>
        <w:fldChar w:fldCharType="begin" w:fldLock="1"/>
      </w:r>
      <w:r w:rsidR="00AD52C0" w:rsidRPr="7BB3B21E">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00AD52C0" w:rsidRPr="7BB3B21E">
        <w:rPr>
          <w:b/>
          <w:bCs/>
        </w:rPr>
        <w:fldChar w:fldCharType="separate"/>
      </w:r>
      <w:r w:rsidR="005855EA" w:rsidRPr="7BB3B21E">
        <w:rPr>
          <w:b/>
          <w:bCs/>
          <w:noProof/>
        </w:rPr>
        <w:t>[10], [11]</w:t>
      </w:r>
      <w:r w:rsidR="00AD52C0" w:rsidRPr="7BB3B21E">
        <w:rPr>
          <w:b/>
          <w:bCs/>
        </w:rPr>
        <w:fldChar w:fldCharType="end"/>
      </w:r>
      <w:r w:rsidR="005855EA" w:rsidRPr="7BB3B21E">
        <w:rPr>
          <w:b/>
          <w:bCs/>
        </w:rPr>
        <w:t xml:space="preserve">. </w:t>
      </w:r>
      <w:r w:rsidR="4A7E93B8" w:rsidRPr="7BB3B21E">
        <w:rPr>
          <w:b/>
          <w:bCs/>
        </w:rPr>
        <w:t xml:space="preserve">Intuitively, in each round, </w:t>
      </w:r>
      <w:proofErr w:type="gramStart"/>
      <w:r w:rsidR="4A7E93B8" w:rsidRPr="7BB3B21E">
        <w:rPr>
          <w:b/>
          <w:bCs/>
        </w:rPr>
        <w:t>as long as</w:t>
      </w:r>
      <w:proofErr w:type="gramEnd"/>
      <w:r w:rsidR="4A7E93B8" w:rsidRPr="7BB3B21E">
        <w:rPr>
          <w:b/>
          <w:bCs/>
        </w:rPr>
        <w:t xml:space="preserve"> we can </w:t>
      </w:r>
      <w:r w:rsidR="1D71F7E2" w:rsidRPr="7BB3B21E">
        <w:rPr>
          <w:b/>
          <w:bCs/>
        </w:rPr>
        <w:t>rank RBS</w:t>
      </w:r>
      <w:r w:rsidR="00CB5D61" w:rsidRPr="7BB3B21E">
        <w:rPr>
          <w:b/>
          <w:bCs/>
        </w:rPr>
        <w:t>s</w:t>
      </w:r>
      <w:r w:rsidR="1D71F7E2" w:rsidRPr="7BB3B21E">
        <w:rPr>
          <w:b/>
          <w:bCs/>
        </w:rPr>
        <w:t xml:space="preserve"> properly and </w:t>
      </w:r>
      <w:r w:rsidR="33D51D2B" w:rsidRPr="7BB3B21E">
        <w:rPr>
          <w:b/>
          <w:bCs/>
        </w:rPr>
        <w:t>distinguish</w:t>
      </w:r>
      <w:r w:rsidR="4A7E93B8" w:rsidRPr="7BB3B21E">
        <w:rPr>
          <w:b/>
          <w:bCs/>
        </w:rPr>
        <w:t xml:space="preserve"> RBS sequences with </w:t>
      </w:r>
      <w:r w:rsidR="73D693AD" w:rsidRPr="7BB3B21E">
        <w:rPr>
          <w:b/>
          <w:bCs/>
        </w:rPr>
        <w:t xml:space="preserve">high </w:t>
      </w:r>
      <w:r w:rsidR="73F2608E" w:rsidRPr="7BB3B21E">
        <w:rPr>
          <w:b/>
          <w:bCs/>
        </w:rPr>
        <w:t>from the ones with</w:t>
      </w:r>
      <w:r w:rsidR="73D693AD" w:rsidRPr="7BB3B21E">
        <w:rPr>
          <w:b/>
          <w:bCs/>
        </w:rPr>
        <w:t xml:space="preserve"> low</w:t>
      </w:r>
      <w:r w:rsidR="4A7E93B8" w:rsidRPr="7BB3B21E">
        <w:rPr>
          <w:b/>
          <w:bCs/>
        </w:rPr>
        <w:t xml:space="preserve"> TIR</w:t>
      </w:r>
      <w:r w:rsidR="35ECC5CD" w:rsidRPr="7BB3B21E">
        <w:rPr>
          <w:b/>
          <w:bCs/>
        </w:rPr>
        <w:t>s</w:t>
      </w:r>
      <w:r w:rsidR="4A7E93B8" w:rsidRPr="7BB3B21E">
        <w:rPr>
          <w:b/>
          <w:bCs/>
        </w:rPr>
        <w:t xml:space="preserve">, we can recommend </w:t>
      </w:r>
      <w:r w:rsidR="523026DF" w:rsidRPr="7BB3B21E">
        <w:rPr>
          <w:b/>
          <w:bCs/>
        </w:rPr>
        <w:t>RBS sequences</w:t>
      </w:r>
      <w:r w:rsidR="46D41DF8" w:rsidRPr="7BB3B21E">
        <w:rPr>
          <w:b/>
          <w:bCs/>
        </w:rPr>
        <w:t xml:space="preserve"> exploitatively</w:t>
      </w:r>
      <w:r w:rsidR="54C727EC" w:rsidRPr="7BB3B21E">
        <w:rPr>
          <w:b/>
          <w:bCs/>
        </w:rPr>
        <w:t xml:space="preserve">, </w:t>
      </w:r>
      <w:r w:rsidR="7D3F88C1" w:rsidRPr="7BB3B21E">
        <w:rPr>
          <w:b/>
          <w:bCs/>
        </w:rPr>
        <w:t>even if</w:t>
      </w:r>
      <w:r w:rsidR="6B7280D9" w:rsidRPr="7BB3B21E">
        <w:rPr>
          <w:b/>
          <w:bCs/>
        </w:rPr>
        <w:t xml:space="preserve"> the true label</w:t>
      </w:r>
      <w:r w:rsidR="7D3F88C1" w:rsidRPr="7BB3B21E">
        <w:rPr>
          <w:b/>
          <w:bCs/>
        </w:rPr>
        <w:t xml:space="preserve"> is not predicted </w:t>
      </w:r>
      <w:r w:rsidR="345F8B38" w:rsidRPr="7BB3B21E">
        <w:rPr>
          <w:b/>
          <w:bCs/>
        </w:rPr>
        <w:t>with high precision</w:t>
      </w:r>
      <w:r w:rsidR="6B7280D9" w:rsidRPr="7BB3B21E">
        <w:rPr>
          <w:b/>
          <w:bCs/>
        </w:rPr>
        <w:t xml:space="preserve">. </w:t>
      </w:r>
      <w:r w:rsidR="00AD52C0" w:rsidRPr="7BB3B21E">
        <w:rPr>
          <w:b/>
          <w:bCs/>
        </w:rPr>
        <w:t xml:space="preserve">Other machine learning methods used in synthetic biology on small data-sets were also shown to produce useful recommendations despite low R^2 values </w:t>
      </w:r>
      <w:r w:rsidR="00AD52C0" w:rsidRPr="7BB3B21E">
        <w:rPr>
          <w:b/>
          <w:bCs/>
        </w:rPr>
        <w:fldChar w:fldCharType="begin" w:fldLock="1"/>
      </w:r>
      <w:r w:rsidR="00AD52C0" w:rsidRPr="7BB3B21E">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00AD52C0" w:rsidRPr="7BB3B21E">
        <w:rPr>
          <w:b/>
          <w:bCs/>
        </w:rPr>
        <w:fldChar w:fldCharType="separate"/>
      </w:r>
      <w:r w:rsidR="00AD52C0" w:rsidRPr="7BB3B21E">
        <w:rPr>
          <w:b/>
          <w:bCs/>
          <w:noProof/>
        </w:rPr>
        <w:t>[4], [12]</w:t>
      </w:r>
      <w:r w:rsidR="00AD52C0" w:rsidRPr="7BB3B21E">
        <w:rPr>
          <w:b/>
          <w:bCs/>
        </w:rPr>
        <w:fldChar w:fldCharType="end"/>
      </w:r>
      <w:r w:rsidR="00E07EF2">
        <w:rPr>
          <w:b/>
          <w:bCs/>
        </w:rPr>
        <w:t xml:space="preserve">. </w:t>
      </w:r>
      <w:r w:rsidR="37CAB9C0" w:rsidRPr="7BB3B21E">
        <w:rPr>
          <w:b/>
          <w:bCs/>
        </w:rPr>
        <w:t xml:space="preserve">Finally, our </w:t>
      </w:r>
      <w:r w:rsidR="1319B758" w:rsidRPr="7BB3B21E">
        <w:rPr>
          <w:b/>
          <w:bCs/>
        </w:rPr>
        <w:t>predictor GPR</w:t>
      </w:r>
      <w:r w:rsidR="37CAB9C0" w:rsidRPr="7BB3B21E">
        <w:rPr>
          <w:b/>
          <w:bCs/>
        </w:rPr>
        <w:t xml:space="preserve">, compared with previously described calculators using deterministic thermodynamic approach, </w:t>
      </w:r>
      <w:proofErr w:type="gramStart"/>
      <w:r w:rsidR="37CAB9C0" w:rsidRPr="7BB3B21E">
        <w:rPr>
          <w:b/>
          <w:bCs/>
        </w:rPr>
        <w:t>is able to</w:t>
      </w:r>
      <w:proofErr w:type="gramEnd"/>
      <w:r w:rsidR="37CAB9C0" w:rsidRPr="7BB3B21E">
        <w:rPr>
          <w:b/>
          <w:bCs/>
        </w:rPr>
        <w:t xml:space="preserve"> show the uncertainty of the predictions, which can be used by our Bandit algorithm to give better recommendations. </w:t>
      </w:r>
      <w:r w:rsidR="5FE1A2C9" w:rsidRPr="7BB3B21E">
        <w:rPr>
          <w:b/>
          <w:bCs/>
        </w:rPr>
        <w:t xml:space="preserve">We have updated our Discussion section to reflect </w:t>
      </w:r>
      <w:r w:rsidR="727A04ED" w:rsidRPr="7BB3B21E">
        <w:rPr>
          <w:b/>
          <w:bCs/>
        </w:rPr>
        <w:t>these additional points</w:t>
      </w:r>
      <w:r w:rsidR="5FE1A2C9" w:rsidRPr="7BB3B21E">
        <w:rPr>
          <w:b/>
          <w:bCs/>
        </w:rPr>
        <w:t>.</w:t>
      </w:r>
    </w:p>
    <w:p w14:paraId="302DBB44" w14:textId="362AB4CA" w:rsidR="00FE5889" w:rsidRDefault="000910D9">
      <w:r>
        <w:rPr>
          <w:noProof/>
        </w:rPr>
        <w:drawing>
          <wp:inline distT="0" distB="0" distL="0" distR="0" wp14:anchorId="1F66737D" wp14:editId="6D80B3BE">
            <wp:extent cx="5731510" cy="133731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37310"/>
                    </a:xfrm>
                    <a:prstGeom prst="rect">
                      <a:avLst/>
                    </a:prstGeom>
                  </pic:spPr>
                </pic:pic>
              </a:graphicData>
            </a:graphic>
          </wp:inline>
        </w:drawing>
      </w:r>
      <w:r w:rsidR="00EB15E1">
        <w:br/>
      </w:r>
      <w:r w:rsidR="00EB15E1">
        <w:br/>
        <w:t xml:space="preserve">- directly related prior art is not appropriately introduced: for instance in Ref25 a combination of high-throughput data generation and machine learning is introduced as a means to predict RBS </w:t>
      </w:r>
      <w:proofErr w:type="spellStart"/>
      <w:r w:rsidR="00EB15E1">
        <w:t>behavior</w:t>
      </w:r>
      <w:proofErr w:type="spellEnd"/>
      <w:r w:rsidR="00EB15E1">
        <w:t xml:space="preserve"> with high accuracy; similarly, </w:t>
      </w:r>
      <w:proofErr w:type="spellStart"/>
      <w:r w:rsidR="00EB15E1">
        <w:t>Salis</w:t>
      </w:r>
      <w:proofErr w:type="spellEnd"/>
      <w:r w:rsidR="00EB15E1">
        <w:t xml:space="preserve"> and </w:t>
      </w:r>
      <w:proofErr w:type="spellStart"/>
      <w:r w:rsidR="00EB15E1">
        <w:t>coworkers</w:t>
      </w:r>
      <w:proofErr w:type="spellEnd"/>
      <w:r w:rsidR="00EB15E1">
        <w:t xml:space="preserve"> have used ML to improve a biophysical model for the prediction RBS strength (this latter reference is entirely missing: https://pubs.acs.org/doi/abs/10.1021/acssynbio.0c00394); given the very high degree of similarity to this study, it seems surprising that the authors forgot (or chose not to?) </w:t>
      </w:r>
      <w:proofErr w:type="spellStart"/>
      <w:r w:rsidR="00EB15E1">
        <w:t>explicitely</w:t>
      </w:r>
      <w:proofErr w:type="spellEnd"/>
      <w:r w:rsidR="00EB15E1">
        <w:t xml:space="preserve"> introduce these studies as prior art. Importantly, these studies reach much higher prediction accuracies than the underlying work. </w:t>
      </w:r>
    </w:p>
    <w:p w14:paraId="070165EE" w14:textId="5EACC196" w:rsidR="00017E3B" w:rsidRDefault="00BE7BB8">
      <w:r>
        <w:rPr>
          <w:b/>
          <w:bCs/>
        </w:rPr>
        <w:lastRenderedPageBreak/>
        <w:t xml:space="preserve">Thank you for the suggestion to include the </w:t>
      </w:r>
      <w:r w:rsidR="009642A4">
        <w:rPr>
          <w:b/>
          <w:bCs/>
        </w:rPr>
        <w:t xml:space="preserve">work. </w:t>
      </w:r>
      <w:r w:rsidR="00FE5889" w:rsidRPr="5FF9F296">
        <w:rPr>
          <w:b/>
          <w:bCs/>
        </w:rPr>
        <w:t xml:space="preserve">The authors </w:t>
      </w:r>
      <w:r w:rsidR="00B877D6" w:rsidRPr="5FF9F296">
        <w:rPr>
          <w:b/>
          <w:bCs/>
        </w:rPr>
        <w:t xml:space="preserve">did not choose to omit the work pointed out, </w:t>
      </w:r>
      <w:r w:rsidR="00ED284A" w:rsidRPr="5FF9F296">
        <w:rPr>
          <w:b/>
          <w:bCs/>
        </w:rPr>
        <w:t xml:space="preserve">rather </w:t>
      </w:r>
      <w:r w:rsidR="00B877D6" w:rsidRPr="5FF9F296">
        <w:rPr>
          <w:b/>
          <w:bCs/>
        </w:rPr>
        <w:t xml:space="preserve">they have decided to cite the original RBS calculator paper </w:t>
      </w:r>
      <w:r w:rsidR="00870BED" w:rsidRPr="5FF9F296">
        <w:rPr>
          <w:b/>
          <w:bCs/>
        </w:rPr>
        <w:t xml:space="preserve">from </w:t>
      </w:r>
      <w:proofErr w:type="spellStart"/>
      <w:r w:rsidR="00870BED" w:rsidRPr="5FF9F296">
        <w:rPr>
          <w:b/>
          <w:bCs/>
        </w:rPr>
        <w:t>Salis</w:t>
      </w:r>
      <w:proofErr w:type="spellEnd"/>
      <w:r w:rsidR="00870BED" w:rsidRPr="5FF9F296">
        <w:rPr>
          <w:b/>
          <w:bCs/>
        </w:rPr>
        <w:t xml:space="preserve"> lab as the most relevant work from the said group. However, authors do recognize that the </w:t>
      </w:r>
      <w:r w:rsidR="00B6276C" w:rsidRPr="5FF9F296">
        <w:rPr>
          <w:b/>
          <w:bCs/>
        </w:rPr>
        <w:t xml:space="preserve">Reis and </w:t>
      </w:r>
      <w:proofErr w:type="spellStart"/>
      <w:r w:rsidR="00B6276C" w:rsidRPr="5FF9F296">
        <w:rPr>
          <w:b/>
          <w:bCs/>
        </w:rPr>
        <w:t>Salis</w:t>
      </w:r>
      <w:proofErr w:type="spellEnd"/>
      <w:r w:rsidR="00B6276C" w:rsidRPr="5FF9F296">
        <w:rPr>
          <w:b/>
          <w:bCs/>
        </w:rPr>
        <w:t xml:space="preserve"> paper does </w:t>
      </w:r>
      <w:r w:rsidR="00C72F6F" w:rsidRPr="5FF9F296">
        <w:rPr>
          <w:b/>
          <w:bCs/>
        </w:rPr>
        <w:t xml:space="preserve">show the most recent advance in </w:t>
      </w:r>
      <w:proofErr w:type="spellStart"/>
      <w:r w:rsidR="00C72F6F" w:rsidRPr="5FF9F296">
        <w:rPr>
          <w:b/>
          <w:bCs/>
        </w:rPr>
        <w:t>Salis</w:t>
      </w:r>
      <w:proofErr w:type="spellEnd"/>
      <w:r w:rsidR="00C72F6F" w:rsidRPr="5FF9F296">
        <w:rPr>
          <w:b/>
          <w:bCs/>
        </w:rPr>
        <w:t xml:space="preserve"> RBS calculator and so </w:t>
      </w:r>
      <w:r w:rsidR="00017E3B" w:rsidRPr="5FF9F296">
        <w:rPr>
          <w:b/>
          <w:bCs/>
        </w:rPr>
        <w:t xml:space="preserve">did include it in the </w:t>
      </w:r>
      <w:r w:rsidR="00EE47CE">
        <w:rPr>
          <w:b/>
          <w:bCs/>
        </w:rPr>
        <w:t>current revision of the manuscript</w:t>
      </w:r>
      <w:r w:rsidR="0026232E">
        <w:rPr>
          <w:b/>
          <w:bCs/>
        </w:rPr>
        <w:t xml:space="preserve"> </w:t>
      </w:r>
      <w:r w:rsidR="00FA79D7">
        <w:rPr>
          <w:b/>
          <w:bCs/>
        </w:rPr>
        <w:t>under [12]</w:t>
      </w:r>
      <w:r w:rsidR="00017E3B" w:rsidRPr="5FF9F296">
        <w:rPr>
          <w:b/>
          <w:bCs/>
        </w:rPr>
        <w:t>.</w:t>
      </w:r>
      <w:r w:rsidR="00B6276C">
        <w:t xml:space="preserve"> </w:t>
      </w:r>
    </w:p>
    <w:p w14:paraId="399C5CC1" w14:textId="099B86CC" w:rsidR="009642A4" w:rsidRDefault="00FA79D7">
      <w:r>
        <w:rPr>
          <w:noProof/>
        </w:rPr>
        <w:drawing>
          <wp:inline distT="0" distB="0" distL="0" distR="0" wp14:anchorId="2E8EF9BB" wp14:editId="144F8292">
            <wp:extent cx="5731510" cy="414655"/>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414655"/>
                    </a:xfrm>
                    <a:prstGeom prst="rect">
                      <a:avLst/>
                    </a:prstGeom>
                  </pic:spPr>
                </pic:pic>
              </a:graphicData>
            </a:graphic>
          </wp:inline>
        </w:drawing>
      </w:r>
    </w:p>
    <w:p w14:paraId="623B0D28" w14:textId="34167CBC" w:rsidR="000E7A59" w:rsidRPr="00FF5879" w:rsidRDefault="62604039">
      <w:pPr>
        <w:rPr>
          <w:b/>
          <w:bCs/>
        </w:rPr>
      </w:pPr>
      <w:r w:rsidRPr="5FF9F296">
        <w:rPr>
          <w:b/>
          <w:bCs/>
        </w:rPr>
        <w:t>T</w:t>
      </w:r>
      <w:r w:rsidR="564D56A1" w:rsidRPr="5FF9F296">
        <w:rPr>
          <w:b/>
          <w:bCs/>
        </w:rPr>
        <w:t xml:space="preserve">he work in question can’t be directly </w:t>
      </w:r>
      <w:r w:rsidR="1384F656" w:rsidRPr="5FF9F296">
        <w:rPr>
          <w:b/>
          <w:bCs/>
        </w:rPr>
        <w:t xml:space="preserve">compared to ours in its goals. In the newly cited work Machine Learning </w:t>
      </w:r>
      <w:r w:rsidR="00170ADB">
        <w:rPr>
          <w:b/>
          <w:bCs/>
        </w:rPr>
        <w:t xml:space="preserve">is </w:t>
      </w:r>
      <w:r w:rsidR="1384F656" w:rsidRPr="5FF9F296">
        <w:rPr>
          <w:b/>
          <w:bCs/>
        </w:rPr>
        <w:t xml:space="preserve">used </w:t>
      </w:r>
      <w:r w:rsidR="00170ADB">
        <w:rPr>
          <w:b/>
          <w:bCs/>
        </w:rPr>
        <w:t>for</w:t>
      </w:r>
      <w:r w:rsidR="1384F656" w:rsidRPr="5FF9F296">
        <w:rPr>
          <w:b/>
          <w:bCs/>
        </w:rPr>
        <w:t xml:space="preserve"> model </w:t>
      </w:r>
      <w:r w:rsidR="006A7D1E">
        <w:rPr>
          <w:b/>
          <w:bCs/>
        </w:rPr>
        <w:t>evaluation</w:t>
      </w:r>
      <w:r w:rsidR="07A999A1" w:rsidRPr="5FF9F296">
        <w:rPr>
          <w:b/>
          <w:bCs/>
        </w:rPr>
        <w:t xml:space="preserve">, whereas in our work we </w:t>
      </w:r>
      <w:r w:rsidR="48D39274" w:rsidRPr="5FF9F296">
        <w:rPr>
          <w:b/>
          <w:bCs/>
        </w:rPr>
        <w:t>present a new ML approach towards designing RBS, where ML is used directly used to learn from the data</w:t>
      </w:r>
      <w:r w:rsidR="04E013B2" w:rsidRPr="6F0B72A5">
        <w:rPr>
          <w:b/>
          <w:bCs/>
        </w:rPr>
        <w:t xml:space="preserve">, </w:t>
      </w:r>
      <w:r w:rsidR="04E013B2" w:rsidRPr="20D88B6B">
        <w:rPr>
          <w:b/>
          <w:bCs/>
        </w:rPr>
        <w:t>predict</w:t>
      </w:r>
      <w:r w:rsidR="04E013B2" w:rsidRPr="46A41CB5">
        <w:rPr>
          <w:b/>
          <w:bCs/>
        </w:rPr>
        <w:t xml:space="preserve"> </w:t>
      </w:r>
      <w:r w:rsidR="00077184">
        <w:rPr>
          <w:b/>
          <w:bCs/>
        </w:rPr>
        <w:t>the</w:t>
      </w:r>
      <w:r w:rsidR="04E013B2" w:rsidRPr="6F0B72A5">
        <w:rPr>
          <w:b/>
          <w:bCs/>
        </w:rPr>
        <w:t xml:space="preserve"> design space and guide recommendations</w:t>
      </w:r>
      <w:r w:rsidR="6F3CC9B7" w:rsidRPr="6F0B72A5">
        <w:rPr>
          <w:b/>
          <w:bCs/>
        </w:rPr>
        <w:t>.</w:t>
      </w:r>
      <w:r w:rsidR="6F3CC9B7" w:rsidRPr="5FF9F296">
        <w:rPr>
          <w:b/>
          <w:bCs/>
        </w:rPr>
        <w:t xml:space="preserve"> </w:t>
      </w:r>
      <w:r w:rsidR="54426435" w:rsidRPr="5FF9F296">
        <w:rPr>
          <w:b/>
          <w:bCs/>
        </w:rPr>
        <w:t>Additionally, w</w:t>
      </w:r>
      <w:r w:rsidR="71DD9494" w:rsidRPr="5FF9F296">
        <w:rPr>
          <w:b/>
          <w:bCs/>
        </w:rPr>
        <w:t xml:space="preserve">e show how the </w:t>
      </w:r>
      <w:r w:rsidR="54426435" w:rsidRPr="5FF9F296">
        <w:rPr>
          <w:b/>
          <w:bCs/>
        </w:rPr>
        <w:t xml:space="preserve">round-to-round </w:t>
      </w:r>
      <w:r w:rsidR="71DD9494" w:rsidRPr="5FF9F296">
        <w:rPr>
          <w:b/>
          <w:bCs/>
        </w:rPr>
        <w:t xml:space="preserve">increase in data volume (by </w:t>
      </w:r>
      <w:r w:rsidR="730F570B" w:rsidRPr="5FF9F296">
        <w:rPr>
          <w:b/>
          <w:bCs/>
        </w:rPr>
        <w:t xml:space="preserve">dividing our data set querying into distinct rounds) improves the model, whereas in the cited work all the data is presented to the model </w:t>
      </w:r>
      <w:r w:rsidR="00BF30C1" w:rsidRPr="5FF9F296">
        <w:rPr>
          <w:b/>
          <w:bCs/>
        </w:rPr>
        <w:t xml:space="preserve">all </w:t>
      </w:r>
      <w:r w:rsidR="755A98D1" w:rsidRPr="5FF9F296">
        <w:rPr>
          <w:b/>
          <w:bCs/>
        </w:rPr>
        <w:t>at once.</w:t>
      </w:r>
    </w:p>
    <w:p w14:paraId="74E3A4B6" w14:textId="1DAF4801" w:rsidR="008C4464" w:rsidRDefault="691ACE34">
      <w:r w:rsidRPr="46B1AB4B">
        <w:rPr>
          <w:b/>
          <w:bCs/>
        </w:rPr>
        <w:t xml:space="preserve">Similarly, ref 25 </w:t>
      </w:r>
      <w:r w:rsidR="54426435" w:rsidRPr="46B1AB4B">
        <w:rPr>
          <w:b/>
          <w:bCs/>
        </w:rPr>
        <w:t xml:space="preserve">(ref 26 in the current revision) </w:t>
      </w:r>
      <w:r w:rsidR="01DA717E" w:rsidRPr="46B1AB4B">
        <w:rPr>
          <w:b/>
          <w:bCs/>
        </w:rPr>
        <w:t xml:space="preserve">can’t be directly compared to ours. </w:t>
      </w:r>
      <w:r w:rsidR="001E1F20" w:rsidRPr="46B1AB4B">
        <w:rPr>
          <w:b/>
          <w:bCs/>
        </w:rPr>
        <w:t>It</w:t>
      </w:r>
      <w:r w:rsidR="24B6CC4B" w:rsidRPr="46B1AB4B">
        <w:rPr>
          <w:b/>
          <w:bCs/>
        </w:rPr>
        <w:t xml:space="preserve"> require</w:t>
      </w:r>
      <w:r w:rsidR="001E1F20" w:rsidRPr="46B1AB4B">
        <w:rPr>
          <w:b/>
          <w:bCs/>
        </w:rPr>
        <w:t>s</w:t>
      </w:r>
      <w:r w:rsidR="24B6CC4B" w:rsidRPr="46B1AB4B">
        <w:rPr>
          <w:b/>
          <w:bCs/>
        </w:rPr>
        <w:t xml:space="preserve"> data sets orders of magnitude </w:t>
      </w:r>
      <w:r w:rsidR="15C7F3F7" w:rsidRPr="74165E86">
        <w:rPr>
          <w:b/>
          <w:bCs/>
        </w:rPr>
        <w:t xml:space="preserve">(over </w:t>
      </w:r>
      <w:r w:rsidR="15C7F3F7" w:rsidRPr="356E3495">
        <w:rPr>
          <w:b/>
        </w:rPr>
        <w:t>300,000</w:t>
      </w:r>
      <w:r w:rsidR="15C7F3F7" w:rsidRPr="356E3495">
        <w:rPr>
          <w:b/>
          <w:bCs/>
        </w:rPr>
        <w:t xml:space="preserve"> RBSs</w:t>
      </w:r>
      <w:r w:rsidR="15C7F3F7" w:rsidRPr="74165E86">
        <w:rPr>
          <w:b/>
          <w:bCs/>
        </w:rPr>
        <w:t>)</w:t>
      </w:r>
      <w:r w:rsidR="0A213923" w:rsidRPr="74165E86">
        <w:rPr>
          <w:b/>
          <w:bCs/>
        </w:rPr>
        <w:t xml:space="preserve"> </w:t>
      </w:r>
      <w:r w:rsidR="24B6CC4B" w:rsidRPr="46B1AB4B">
        <w:rPr>
          <w:b/>
          <w:bCs/>
        </w:rPr>
        <w:t xml:space="preserve">bigger than ours </w:t>
      </w:r>
      <w:r w:rsidR="480A1CDC" w:rsidRPr="45C659F6">
        <w:rPr>
          <w:b/>
          <w:bCs/>
        </w:rPr>
        <w:t>(</w:t>
      </w:r>
      <w:r w:rsidR="480A1CDC" w:rsidRPr="2DC79AF0">
        <w:rPr>
          <w:b/>
          <w:bCs/>
        </w:rPr>
        <w:t>450</w:t>
      </w:r>
      <w:r w:rsidR="480A1CDC" w:rsidRPr="4754497F">
        <w:rPr>
          <w:b/>
          <w:bCs/>
        </w:rPr>
        <w:t xml:space="preserve"> RBSs</w:t>
      </w:r>
      <w:r w:rsidR="480A1CDC" w:rsidRPr="45C659F6">
        <w:rPr>
          <w:b/>
          <w:bCs/>
        </w:rPr>
        <w:t>)</w:t>
      </w:r>
      <w:r w:rsidR="0A213923" w:rsidRPr="0088E16B">
        <w:rPr>
          <w:b/>
          <w:bCs/>
        </w:rPr>
        <w:t xml:space="preserve"> </w:t>
      </w:r>
      <w:r w:rsidR="24B6CC4B" w:rsidRPr="46B1AB4B">
        <w:rPr>
          <w:b/>
          <w:bCs/>
        </w:rPr>
        <w:t xml:space="preserve">and </w:t>
      </w:r>
      <w:r w:rsidR="0A213923" w:rsidRPr="7A28AFAE">
        <w:rPr>
          <w:b/>
          <w:bCs/>
        </w:rPr>
        <w:t>use</w:t>
      </w:r>
      <w:r w:rsidR="00FE2185">
        <w:rPr>
          <w:b/>
          <w:bCs/>
        </w:rPr>
        <w:t>s</w:t>
      </w:r>
      <w:r w:rsidR="24B6CC4B" w:rsidRPr="46B1AB4B">
        <w:rPr>
          <w:b/>
          <w:bCs/>
        </w:rPr>
        <w:t xml:space="preserve"> neural networks</w:t>
      </w:r>
      <w:r w:rsidR="55048728" w:rsidRPr="46B1AB4B">
        <w:rPr>
          <w:b/>
          <w:bCs/>
        </w:rPr>
        <w:t xml:space="preserve">, which is </w:t>
      </w:r>
      <w:r w:rsidR="00435C43">
        <w:rPr>
          <w:b/>
          <w:bCs/>
        </w:rPr>
        <w:t xml:space="preserve">a </w:t>
      </w:r>
      <w:r w:rsidR="55048728" w:rsidRPr="46B1AB4B">
        <w:rPr>
          <w:b/>
          <w:bCs/>
        </w:rPr>
        <w:t>different approach to ours. They also do not use the cycling approach to teaching the algorithm that we have presented in our work</w:t>
      </w:r>
      <w:r w:rsidR="00D16708">
        <w:rPr>
          <w:b/>
          <w:bCs/>
        </w:rPr>
        <w:t>.</w:t>
      </w:r>
      <w:r w:rsidR="393F5C65">
        <w:t xml:space="preserve"> </w:t>
      </w:r>
      <w:r w:rsidR="358D9884" w:rsidRPr="46B1AB4B">
        <w:rPr>
          <w:b/>
          <w:bCs/>
        </w:rPr>
        <w:t xml:space="preserve">Finally, our approach allows for much </w:t>
      </w:r>
      <w:r w:rsidR="5AB2FF74" w:rsidRPr="46B1AB4B">
        <w:rPr>
          <w:b/>
          <w:bCs/>
        </w:rPr>
        <w:t xml:space="preserve">more </w:t>
      </w:r>
      <w:r w:rsidR="358D9884" w:rsidRPr="46B1AB4B">
        <w:rPr>
          <w:b/>
          <w:bCs/>
        </w:rPr>
        <w:t xml:space="preserve">targeted and rational design, rather than requiring generating hundreds of thousands of designs </w:t>
      </w:r>
      <w:r w:rsidR="5863AA02" w:rsidRPr="46B1AB4B">
        <w:rPr>
          <w:b/>
          <w:bCs/>
        </w:rPr>
        <w:t>to ensure good</w:t>
      </w:r>
      <w:r w:rsidR="00345881">
        <w:rPr>
          <w:b/>
          <w:bCs/>
        </w:rPr>
        <w:t xml:space="preserve"> design</w:t>
      </w:r>
      <w:r w:rsidR="5863AA02" w:rsidRPr="46B1AB4B">
        <w:rPr>
          <w:b/>
          <w:bCs/>
        </w:rPr>
        <w:t xml:space="preserve"> </w:t>
      </w:r>
      <w:r w:rsidR="00345881">
        <w:rPr>
          <w:b/>
          <w:bCs/>
        </w:rPr>
        <w:t>recommendations</w:t>
      </w:r>
      <w:r w:rsidR="5863AA02" w:rsidRPr="46B1AB4B">
        <w:rPr>
          <w:b/>
          <w:bCs/>
        </w:rPr>
        <w:t>.</w:t>
      </w:r>
      <w:r w:rsidR="0D33E8FB">
        <w:br/>
      </w:r>
      <w:r w:rsidR="0D33E8FB">
        <w:br/>
      </w:r>
      <w:r w:rsidR="6700B283">
        <w:t xml:space="preserve">- It is unlikely that the designed RBSs will behave in a similar fashion in combination with coding sequences other than the used GFP gene or in other contexts. Therefore, any claim that the identified RBSs could serve as </w:t>
      </w:r>
      <w:proofErr w:type="gramStart"/>
      <w:r w:rsidR="6700B283">
        <w:t>some kind of new</w:t>
      </w:r>
      <w:proofErr w:type="gramEnd"/>
      <w:r w:rsidR="6700B283">
        <w:t xml:space="preserve"> standardized parts or would have utility in future studies is invalid. - It is unlikely that the designed RBSs will behave in a similar fashion in combination with coding sequences other than the used GFP gene or in other contexts. Therefore, any claim that the identified RBSs could serve as </w:t>
      </w:r>
      <w:proofErr w:type="gramStart"/>
      <w:r w:rsidR="6700B283">
        <w:t>some kind of new</w:t>
      </w:r>
      <w:proofErr w:type="gramEnd"/>
      <w:r w:rsidR="6700B283">
        <w:t xml:space="preserve"> standardized parts or would have utility in future studies is invalid. </w:t>
      </w:r>
    </w:p>
    <w:p w14:paraId="7BBE72E2" w14:textId="7E5F7C40" w:rsidR="00216F46" w:rsidRDefault="16669C2D">
      <w:pPr>
        <w:rPr>
          <w:b/>
          <w:bCs/>
        </w:rPr>
      </w:pPr>
      <w:r w:rsidRPr="552CBCBA">
        <w:rPr>
          <w:b/>
          <w:bCs/>
        </w:rPr>
        <w:t xml:space="preserve">The authors agree with the fact that in different context </w:t>
      </w:r>
      <w:r w:rsidR="4517DF63" w:rsidRPr="552CBCBA">
        <w:rPr>
          <w:b/>
          <w:bCs/>
        </w:rPr>
        <w:t xml:space="preserve">the RBS would lose their </w:t>
      </w:r>
      <w:r w:rsidR="400802CB" w:rsidRPr="552CBCBA">
        <w:rPr>
          <w:b/>
          <w:bCs/>
        </w:rPr>
        <w:t xml:space="preserve">ability to </w:t>
      </w:r>
      <w:proofErr w:type="gramStart"/>
      <w:r w:rsidR="400802CB" w:rsidRPr="552CBCBA">
        <w:rPr>
          <w:b/>
          <w:bCs/>
        </w:rPr>
        <w:t>be seen as</w:t>
      </w:r>
      <w:proofErr w:type="gramEnd"/>
      <w:r w:rsidR="400802CB" w:rsidRPr="552CBCBA">
        <w:rPr>
          <w:b/>
          <w:bCs/>
        </w:rPr>
        <w:t xml:space="preserve"> “standard”. However</w:t>
      </w:r>
      <w:r w:rsidR="1036F94A">
        <w:t xml:space="preserve">, </w:t>
      </w:r>
      <w:r w:rsidR="534A9274" w:rsidRPr="552CBCBA">
        <w:rPr>
          <w:b/>
          <w:bCs/>
        </w:rPr>
        <w:t>standardisation</w:t>
      </w:r>
      <w:r w:rsidR="1036F94A" w:rsidRPr="552CBCBA">
        <w:rPr>
          <w:b/>
          <w:bCs/>
        </w:rPr>
        <w:t xml:space="preserve"> studies should be done in </w:t>
      </w:r>
      <w:r w:rsidR="534A9274" w:rsidRPr="552CBCBA">
        <w:rPr>
          <w:b/>
          <w:bCs/>
        </w:rPr>
        <w:t>keeping the context as close to the original one as possible</w:t>
      </w:r>
      <w:r w:rsidR="00E120FA">
        <w:rPr>
          <w:b/>
          <w:bCs/>
        </w:rPr>
        <w:t xml:space="preserve"> -</w:t>
      </w:r>
      <w:r w:rsidR="009B76BB">
        <w:rPr>
          <w:b/>
          <w:bCs/>
        </w:rPr>
        <w:t xml:space="preserve"> </w:t>
      </w:r>
      <w:r w:rsidR="00E120FA">
        <w:rPr>
          <w:b/>
          <w:bCs/>
        </w:rPr>
        <w:t xml:space="preserve">see, for example, the classic </w:t>
      </w:r>
      <w:r w:rsidR="004D4541">
        <w:rPr>
          <w:b/>
          <w:bCs/>
        </w:rPr>
        <w:t xml:space="preserve">work by </w:t>
      </w:r>
      <w:r w:rsidR="009B76BB">
        <w:rPr>
          <w:b/>
          <w:bCs/>
        </w:rPr>
        <w:t xml:space="preserve">Canton </w:t>
      </w:r>
      <w:r w:rsidR="009B76BB">
        <w:rPr>
          <w:b/>
          <w:bCs/>
          <w:i/>
          <w:iCs/>
        </w:rPr>
        <w:t>et al.</w:t>
      </w:r>
      <w:r w:rsidR="009B76BB">
        <w:rPr>
          <w:b/>
          <w:bCs/>
        </w:rPr>
        <w:t xml:space="preserve"> </w:t>
      </w:r>
      <w:r w:rsidR="00FA6FB0">
        <w:rPr>
          <w:b/>
          <w:bCs/>
        </w:rPr>
        <w:fldChar w:fldCharType="begin" w:fldLock="1"/>
      </w:r>
      <w:r w:rsidR="00794BEB">
        <w:rPr>
          <w:b/>
          <w:bCs/>
        </w:rPr>
        <w:instrText>ADDIN CSL_CITATION {"citationItems":[{"id":"ITEM-1","itemData":{"DOI":"10.1038/nbt1413","ISSN":"1546-1696","abstract":"The ability to quickly and reliably engineer many-component systems from libraries of standard interchangeable parts is one hallmark of modern technologies. Whether the apparent complexity of living systems will permit biological engineers to develop similar capabilities is a pressing research question. We propose to adapt existing frameworks for describing engineered devices to biological objects in order to (i) direct the refinement and use of biological 'parts' and 'devices', (ii) support research on enabling reliable composition of standard biological parts and (iii) facilitate the development of abstraction hierarchies that simplify biological engineering. We use the resulting framework to describe one engineered biological device, a genetically encoded cell-cell communication receiver named BBa_F2620. The description of the receiver is summarized via a 'datasheet' similar to those widely used in engineering. The process of refinement and characterization leading to the BBa_F2620 datasheet may serve as a starting template for producing many standardized genetically encoded objects.","author":[{"dropping-particle":"","family":"Canton","given":"Barry","non-dropping-particle":"","parse-names":false,"suffix":""},{"dropping-particle":"","family":"Labno","given":"Anna","non-dropping-particle":"","parse-names":false,"suffix":""},{"dropping-particle":"","family":"Endy","given":"Drew","non-dropping-particle":"","parse-names":false,"suffix":""}],"container-title":"Nature Biotechnology","id":"ITEM-1","issue":"7","issued":{"date-parts":[["2008"]]},"page":"787-793","title":"Refinement and standardization of synthetic biological parts and devices","type":"article-journal","volume":"26"},"uris":["http://www.mendeley.com/documents/?uuid=26192de7-ca77-4774-a02d-95255447b273"]}],"mendeley":{"formattedCitation":"[13]","plainTextFormattedCitation":"[13]","previouslyFormattedCitation":"[13]"},"properties":{"noteIndex":0},"schema":"https://github.com/citation-style-language/schema/raw/master/csl-citation.json"}</w:instrText>
      </w:r>
      <w:r w:rsidR="00FA6FB0">
        <w:rPr>
          <w:b/>
          <w:bCs/>
        </w:rPr>
        <w:fldChar w:fldCharType="separate"/>
      </w:r>
      <w:r w:rsidR="00821E5A" w:rsidRPr="00821E5A">
        <w:rPr>
          <w:bCs/>
          <w:noProof/>
        </w:rPr>
        <w:t>[13]</w:t>
      </w:r>
      <w:r w:rsidR="00FA6FB0">
        <w:rPr>
          <w:b/>
          <w:bCs/>
        </w:rPr>
        <w:fldChar w:fldCharType="end"/>
      </w:r>
      <w:r w:rsidR="534A9274" w:rsidRPr="552CBCBA">
        <w:rPr>
          <w:b/>
          <w:bCs/>
        </w:rPr>
        <w:t>.</w:t>
      </w:r>
      <w:r w:rsidR="534A9274">
        <w:t xml:space="preserve"> </w:t>
      </w:r>
      <w:r w:rsidR="534A9274" w:rsidRPr="552CBCBA">
        <w:rPr>
          <w:b/>
          <w:bCs/>
        </w:rPr>
        <w:t>This is the reason why we have kept our system simple – so that other researchers could easily replicate the conditions should they decide to</w:t>
      </w:r>
      <w:r w:rsidR="534A9274">
        <w:t xml:space="preserve"> </w:t>
      </w:r>
      <w:r w:rsidR="44A3933F" w:rsidRPr="552CBCBA">
        <w:rPr>
          <w:b/>
          <w:bCs/>
        </w:rPr>
        <w:t>test their RBSs against ours. We have added the following sentence</w:t>
      </w:r>
      <w:r w:rsidR="0087B3F8" w:rsidRPr="552CBCBA">
        <w:rPr>
          <w:b/>
          <w:bCs/>
        </w:rPr>
        <w:t xml:space="preserve"> to the second paragraph of the </w:t>
      </w:r>
      <w:r w:rsidR="335AE69D" w:rsidRPr="552CBCBA">
        <w:rPr>
          <w:b/>
          <w:bCs/>
        </w:rPr>
        <w:t>“The experimental workflow” subsection</w:t>
      </w:r>
      <w:r w:rsidR="44A3933F" w:rsidRPr="552CBCBA">
        <w:rPr>
          <w:b/>
          <w:bCs/>
        </w:rPr>
        <w:t xml:space="preserve"> t</w:t>
      </w:r>
      <w:r w:rsidR="335AE69D" w:rsidRPr="552CBCBA">
        <w:rPr>
          <w:b/>
          <w:bCs/>
        </w:rPr>
        <w:t>o</w:t>
      </w:r>
      <w:r w:rsidR="44A3933F" w:rsidRPr="552CBCBA">
        <w:rPr>
          <w:b/>
          <w:bCs/>
        </w:rPr>
        <w:t xml:space="preserve"> underline this point:</w:t>
      </w:r>
    </w:p>
    <w:p w14:paraId="7974F702" w14:textId="637B8301" w:rsidR="00FA4213" w:rsidRDefault="00346434">
      <w:r>
        <w:rPr>
          <w:noProof/>
        </w:rPr>
        <w:drawing>
          <wp:inline distT="0" distB="0" distL="0" distR="0" wp14:anchorId="145DBBFF" wp14:editId="7F8FBE53">
            <wp:extent cx="5731510" cy="3251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5120"/>
                    </a:xfrm>
                    <a:prstGeom prst="rect">
                      <a:avLst/>
                    </a:prstGeom>
                  </pic:spPr>
                </pic:pic>
              </a:graphicData>
            </a:graphic>
          </wp:inline>
        </w:drawing>
      </w:r>
      <w:r w:rsidR="00EB15E1">
        <w:br/>
        <w:t xml:space="preserve">Reviewer: 2 </w:t>
      </w:r>
      <w:r w:rsidR="00EB15E1">
        <w:br/>
        <w:t xml:space="preserve">More review: N/A </w:t>
      </w:r>
      <w:r w:rsidR="00EB15E1">
        <w:br/>
      </w:r>
      <w:r w:rsidR="00EB15E1">
        <w:br/>
        <w:t xml:space="preserve">Reviewer: 3 </w:t>
      </w:r>
      <w:r w:rsidR="00EB15E1">
        <w:br/>
        <w:t xml:space="preserve">More review: A major concern is that the authors have not described how they would deal with a multi-gene pathway with multiple RBS. Is this something doable within their workflow? What are the challenges for multigene pathways? </w:t>
      </w:r>
    </w:p>
    <w:p w14:paraId="17907607" w14:textId="2C51D125" w:rsidR="006E276A" w:rsidRDefault="00C01CA1">
      <w:pPr>
        <w:rPr>
          <w:b/>
          <w:bCs/>
        </w:rPr>
      </w:pPr>
      <w:r w:rsidRPr="552CBCBA">
        <w:rPr>
          <w:b/>
          <w:bCs/>
        </w:rPr>
        <w:lastRenderedPageBreak/>
        <w:t>The authors believe that their approach is appropriate for design of small genetic parts in isolation.</w:t>
      </w:r>
      <w:r w:rsidR="004F7B00">
        <w:rPr>
          <w:b/>
          <w:bCs/>
        </w:rPr>
        <w:t xml:space="preserve"> </w:t>
      </w:r>
      <w:r w:rsidR="3B6F216A" w:rsidRPr="70028E2F">
        <w:rPr>
          <w:b/>
          <w:bCs/>
        </w:rPr>
        <w:t>I</w:t>
      </w:r>
      <w:r w:rsidR="43BB1184" w:rsidRPr="70028E2F">
        <w:rPr>
          <w:b/>
          <w:bCs/>
        </w:rPr>
        <w:t>t’s</w:t>
      </w:r>
      <w:r w:rsidR="003803F2">
        <w:rPr>
          <w:b/>
          <w:bCs/>
        </w:rPr>
        <w:t xml:space="preserve"> important to make a distinction between works </w:t>
      </w:r>
      <w:r w:rsidR="43BB1184" w:rsidRPr="70028E2F">
        <w:rPr>
          <w:b/>
          <w:bCs/>
        </w:rPr>
        <w:t>focus</w:t>
      </w:r>
      <w:r w:rsidR="40C4EDE4" w:rsidRPr="70028E2F">
        <w:rPr>
          <w:b/>
          <w:bCs/>
        </w:rPr>
        <w:t xml:space="preserve">ing </w:t>
      </w:r>
      <w:r w:rsidR="003803F2">
        <w:rPr>
          <w:b/>
          <w:bCs/>
        </w:rPr>
        <w:t>on the part itself</w:t>
      </w:r>
      <w:r w:rsidR="00BB7FFA">
        <w:rPr>
          <w:b/>
          <w:bCs/>
        </w:rPr>
        <w:t xml:space="preserve"> like </w:t>
      </w:r>
      <w:proofErr w:type="spellStart"/>
      <w:r w:rsidR="006E276A">
        <w:rPr>
          <w:b/>
          <w:bCs/>
        </w:rPr>
        <w:t>Hollerer</w:t>
      </w:r>
      <w:proofErr w:type="spellEnd"/>
      <w:r w:rsidR="006E276A">
        <w:rPr>
          <w:b/>
          <w:bCs/>
        </w:rPr>
        <w:t xml:space="preserve"> </w:t>
      </w:r>
      <w:r w:rsidR="006E276A" w:rsidRPr="00456597">
        <w:rPr>
          <w:b/>
          <w:bCs/>
          <w:i/>
          <w:iCs/>
        </w:rPr>
        <w:t>et al.</w:t>
      </w:r>
      <w:r w:rsidR="006E276A">
        <w:rPr>
          <w:b/>
          <w:bCs/>
        </w:rPr>
        <w:t xml:space="preserve"> </w:t>
      </w:r>
      <w:r w:rsidR="004E27C7">
        <w:rPr>
          <w:b/>
          <w:bCs/>
        </w:rPr>
        <w:fldChar w:fldCharType="begin" w:fldLock="1"/>
      </w:r>
      <w:r w:rsidR="004E27C7">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E27C7">
        <w:rPr>
          <w:b/>
          <w:bCs/>
        </w:rPr>
        <w:fldChar w:fldCharType="separate"/>
      </w:r>
      <w:r w:rsidR="004E27C7" w:rsidRPr="004E27C7">
        <w:rPr>
          <w:bCs/>
          <w:noProof/>
        </w:rPr>
        <w:t>[3]</w:t>
      </w:r>
      <w:r w:rsidR="004E27C7">
        <w:rPr>
          <w:b/>
          <w:bCs/>
        </w:rPr>
        <w:fldChar w:fldCharType="end"/>
      </w:r>
      <w:r w:rsidR="004E27C7">
        <w:rPr>
          <w:b/>
          <w:bCs/>
        </w:rPr>
        <w:t xml:space="preserve"> </w:t>
      </w:r>
      <w:r w:rsidR="07818A67" w:rsidRPr="70028E2F">
        <w:rPr>
          <w:b/>
          <w:bCs/>
        </w:rPr>
        <w:t xml:space="preserve">and </w:t>
      </w:r>
      <w:r w:rsidR="006E276A">
        <w:rPr>
          <w:b/>
          <w:bCs/>
        </w:rPr>
        <w:t>works where the part is optimised with a wider goal of strain optimisation</w:t>
      </w:r>
      <w:r w:rsidR="003803F2">
        <w:rPr>
          <w:b/>
          <w:bCs/>
        </w:rPr>
        <w:t xml:space="preserve"> </w:t>
      </w:r>
      <w:r w:rsidR="0055099F">
        <w:rPr>
          <w:b/>
          <w:bCs/>
        </w:rPr>
        <w:t xml:space="preserve">like </w:t>
      </w:r>
      <w:r w:rsidR="000F409F">
        <w:rPr>
          <w:b/>
          <w:bCs/>
        </w:rPr>
        <w:t xml:space="preserve">in </w:t>
      </w:r>
      <w:r w:rsidR="003803F2">
        <w:rPr>
          <w:b/>
          <w:bCs/>
        </w:rPr>
        <w:t xml:space="preserve">Jervis </w:t>
      </w:r>
      <w:r w:rsidR="003803F2" w:rsidRPr="00456597">
        <w:rPr>
          <w:b/>
          <w:bCs/>
          <w:i/>
          <w:iCs/>
        </w:rPr>
        <w:t>et al.</w:t>
      </w:r>
      <w:r w:rsidR="0055099F">
        <w:rPr>
          <w:b/>
          <w:bCs/>
        </w:rPr>
        <w:t xml:space="preserve"> </w:t>
      </w:r>
      <w:r w:rsidR="004E27C7">
        <w:rPr>
          <w:b/>
          <w:bCs/>
          <w:i/>
          <w:iCs/>
        </w:rPr>
        <w:t xml:space="preserve"> </w:t>
      </w:r>
      <w:r w:rsidR="004E27C7">
        <w:rPr>
          <w:b/>
          <w:bCs/>
          <w:i/>
          <w:iCs/>
        </w:rPr>
        <w:fldChar w:fldCharType="begin" w:fldLock="1"/>
      </w:r>
      <w:r w:rsidR="00ED073E">
        <w:rPr>
          <w:b/>
          <w:bCs/>
          <w:i/>
          <w:iCs/>
        </w:rPr>
        <w:instrText>ADDIN CSL_CITATION {"citationItems":[{"id":"ITEM-1","itemData":{"DOI":"10.1021/acssynbio.8b00398","author":[{"dropping-particle":"","family":"Jervis","given":"Adrian J","non-dropping-particle":"","parse-names":false,"suffix":""},{"dropping-particle":"","family":"Carbonell","given":"Pablo","non-dropping-particle":"","parse-names":false,"suffix":""},{"dropping-particle":"","family":"Vinaixa","given":"Maria","non-dropping-particle":"","parse-names":false,"suffix":""},{"dropping-particle":"","family":"Dunstan","given":"Mark S","non-dropping-particle":"","parse-names":false,"suffix":""},{"dropping-particle":"","family":"Hollywood","given":"Katherine A","non-dropping-particle":"","parse-names":false,"suffix":""},{"dropping-particle":"","family":"Robinson","given":"Christopher J","non-dropping-particle":"","parse-names":false,"suffix":""},{"dropping-particle":"","family":"Rattray","given":"Nicholas J W","non-dropping-particle":"","parse-names":false,"suffix":""},{"dropping-particle":"","family":"Yan","given":"Cunyu","non-dropping-particle":"","parse-names":false,"suffix":""},{"dropping-particle":"","family":"Swainston","given":"Neil","non-dropping-particle":"","parse-names":false,"suffix":""},{"dropping-particle":"","family":"Currin","given":"Andrew","non-dropping-particle":"","parse-names":false,"suffix":""},{"dropping-particle":"","family":"Sung","given":"Rehana","non-dropping-particle":"","parse-names":false,"suffix":""},{"dropping-particle":"","family":"Toogood","given":"Helen","non-dropping-particle":"","parse-names":false,"suffix":""},{"dropping-particle":"","family":"Taylor","given":"Sandra","non-dropping-particle":"","parse-names":false,"suffix":""},{"dropping-particle":"","family":"Faulon","given":"Jean-Loup","non-dropping-particle":"","parse-names":false,"suffix":""},{"dropping-particle":"","family":"Breitling","given":"Rainer","non-dropping-particle":"","parse-names":false,"suffix":""},{"dropping-particle":"","family":"Takano","given":"Eriko","non-dropping-particle":"","parse-names":false,"suffix":""},{"dropping-particle":"","family":"Scrutton","given":"Nigel S","non-dropping-particle":"","parse-names":false,"suffix":""}],"container-title":"ACS Synthetic Biology","id":"ITEM-1","issue":"1","issued":{"date-parts":[["2019","1","18"]]},"note":"doi: 10.1021/acssynbio.8b00398","page":"127-136","publisher":"American Chemical Society","title":"Machine Learning of Designed Translational Control Allows Predictive Pathway Optimization in Escherichia coli","type":"article-journal","volume":"8"},"uris":["http://www.mendeley.com/documents/?uuid=8cefb40f-1107-4526-b1f0-f80355311ad5"]}],"mendeley":{"formattedCitation":"[1]"},"properties":{"noteIndex":0},"schema":"https://github.com/citation-style-language/schema/raw/master/csl-citation.json"}</w:instrText>
      </w:r>
      <w:r w:rsidR="004E27C7">
        <w:rPr>
          <w:b/>
          <w:bCs/>
          <w:i/>
          <w:iCs/>
        </w:rPr>
        <w:fldChar w:fldCharType="separate"/>
      </w:r>
      <w:r w:rsidR="00ED073E" w:rsidRPr="00ED073E">
        <w:rPr>
          <w:bCs/>
          <w:iCs/>
          <w:noProof/>
        </w:rPr>
        <w:t>[1]</w:t>
      </w:r>
      <w:r w:rsidR="004E27C7">
        <w:rPr>
          <w:b/>
          <w:bCs/>
          <w:i/>
          <w:iCs/>
        </w:rPr>
        <w:fldChar w:fldCharType="end"/>
      </w:r>
      <w:r w:rsidR="006E276A">
        <w:rPr>
          <w:b/>
          <w:bCs/>
        </w:rPr>
        <w:t xml:space="preserve">. </w:t>
      </w:r>
      <w:r w:rsidR="33572399" w:rsidRPr="70028E2F">
        <w:rPr>
          <w:b/>
          <w:bCs/>
        </w:rPr>
        <w:t xml:space="preserve"> </w:t>
      </w:r>
      <w:r w:rsidR="043C1102" w:rsidRPr="70028E2F">
        <w:rPr>
          <w:b/>
          <w:bCs/>
        </w:rPr>
        <w:t>T</w:t>
      </w:r>
      <w:r w:rsidR="630B11A1" w:rsidRPr="70028E2F">
        <w:rPr>
          <w:b/>
          <w:bCs/>
        </w:rPr>
        <w:t>he part</w:t>
      </w:r>
      <w:r w:rsidR="00BD53A3">
        <w:rPr>
          <w:b/>
          <w:bCs/>
        </w:rPr>
        <w:t>-centric optimisation, like the on</w:t>
      </w:r>
      <w:r w:rsidR="004D0233">
        <w:rPr>
          <w:b/>
          <w:bCs/>
        </w:rPr>
        <w:t>e</w:t>
      </w:r>
      <w:r w:rsidR="630B11A1" w:rsidRPr="70028E2F">
        <w:rPr>
          <w:b/>
          <w:bCs/>
        </w:rPr>
        <w:t xml:space="preserve"> considered in this paper</w:t>
      </w:r>
      <w:r w:rsidR="00BD53A3">
        <w:rPr>
          <w:b/>
          <w:bCs/>
        </w:rPr>
        <w:t>,</w:t>
      </w:r>
      <w:r w:rsidR="630B11A1" w:rsidRPr="70028E2F">
        <w:rPr>
          <w:b/>
          <w:bCs/>
        </w:rPr>
        <w:t xml:space="preserve"> is </w:t>
      </w:r>
      <w:r w:rsidR="322E2A2C" w:rsidRPr="70028E2F">
        <w:rPr>
          <w:b/>
          <w:bCs/>
        </w:rPr>
        <w:t>an</w:t>
      </w:r>
      <w:r w:rsidR="630B11A1" w:rsidRPr="70028E2F">
        <w:rPr>
          <w:b/>
          <w:bCs/>
        </w:rPr>
        <w:t xml:space="preserve"> important </w:t>
      </w:r>
      <w:r w:rsidR="7B82B964" w:rsidRPr="70028E2F">
        <w:rPr>
          <w:b/>
          <w:bCs/>
        </w:rPr>
        <w:t xml:space="preserve">task in synthetic biology </w:t>
      </w:r>
      <w:r w:rsidR="630B11A1" w:rsidRPr="70028E2F">
        <w:rPr>
          <w:b/>
          <w:bCs/>
        </w:rPr>
        <w:t xml:space="preserve">because </w:t>
      </w:r>
      <w:r w:rsidR="00792B80">
        <w:rPr>
          <w:b/>
          <w:bCs/>
        </w:rPr>
        <w:t>metabolic pathways are made up of individual parts an</w:t>
      </w:r>
      <w:r w:rsidR="006D0A92">
        <w:rPr>
          <w:b/>
          <w:bCs/>
        </w:rPr>
        <w:t>d</w:t>
      </w:r>
      <w:r w:rsidR="00792B80">
        <w:rPr>
          <w:b/>
          <w:bCs/>
        </w:rPr>
        <w:t xml:space="preserve"> understanding their performance in separation allows for better strain design.</w:t>
      </w:r>
    </w:p>
    <w:p w14:paraId="0B32D0FE" w14:textId="0AA6CF2E" w:rsidR="00C045B1" w:rsidRPr="00C045B1" w:rsidRDefault="1574751E" w:rsidP="70028E2F">
      <w:pPr>
        <w:rPr>
          <w:b/>
          <w:bCs/>
        </w:rPr>
      </w:pPr>
      <w:r w:rsidRPr="70028E2F">
        <w:rPr>
          <w:b/>
          <w:bCs/>
        </w:rPr>
        <w:t>While</w:t>
      </w:r>
      <w:r w:rsidR="00014549">
        <w:rPr>
          <w:b/>
          <w:bCs/>
        </w:rPr>
        <w:t xml:space="preserve"> we focus </w:t>
      </w:r>
      <w:r w:rsidR="00937A98">
        <w:rPr>
          <w:b/>
          <w:bCs/>
        </w:rPr>
        <w:t xml:space="preserve">our optimisation framework on </w:t>
      </w:r>
      <w:r w:rsidR="00FF6E6F">
        <w:rPr>
          <w:b/>
          <w:bCs/>
        </w:rPr>
        <w:t xml:space="preserve">the </w:t>
      </w:r>
      <w:r w:rsidR="00937A98" w:rsidRPr="70028E2F">
        <w:rPr>
          <w:b/>
          <w:bCs/>
        </w:rPr>
        <w:t>RBS part optimisation task</w:t>
      </w:r>
      <w:r w:rsidR="19A1D7A9" w:rsidRPr="70028E2F">
        <w:rPr>
          <w:b/>
          <w:bCs/>
        </w:rPr>
        <w:t>, this framework</w:t>
      </w:r>
      <w:r w:rsidR="6B86CBFB" w:rsidRPr="70028E2F">
        <w:rPr>
          <w:b/>
          <w:bCs/>
        </w:rPr>
        <w:t xml:space="preserve"> </w:t>
      </w:r>
      <w:r w:rsidR="0194147F" w:rsidRPr="70028E2F">
        <w:rPr>
          <w:b/>
          <w:bCs/>
        </w:rPr>
        <w:t xml:space="preserve">has </w:t>
      </w:r>
      <w:r w:rsidR="00D81823">
        <w:rPr>
          <w:b/>
          <w:bCs/>
        </w:rPr>
        <w:t>good</w:t>
      </w:r>
      <w:r w:rsidR="0194147F" w:rsidRPr="70028E2F">
        <w:rPr>
          <w:b/>
          <w:bCs/>
        </w:rPr>
        <w:t xml:space="preserve"> potential to be</w:t>
      </w:r>
      <w:r w:rsidR="6B86CBFB" w:rsidRPr="70028E2F">
        <w:rPr>
          <w:b/>
          <w:bCs/>
        </w:rPr>
        <w:t xml:space="preserve"> generalised to m</w:t>
      </w:r>
      <w:r w:rsidR="43F5F943" w:rsidRPr="70028E2F">
        <w:rPr>
          <w:b/>
          <w:bCs/>
        </w:rPr>
        <w:t>ulti-gene pathway design</w:t>
      </w:r>
      <w:r w:rsidR="00FF6E6F">
        <w:rPr>
          <w:b/>
          <w:bCs/>
        </w:rPr>
        <w:t xml:space="preserve"> as</w:t>
      </w:r>
      <w:r w:rsidR="79E17A33" w:rsidRPr="70028E2F">
        <w:rPr>
          <w:b/>
          <w:bCs/>
        </w:rPr>
        <w:t xml:space="preserve"> reviewed by </w:t>
      </w:r>
      <w:r w:rsidR="12484679" w:rsidRPr="70028E2F">
        <w:rPr>
          <w:b/>
          <w:bCs/>
        </w:rPr>
        <w:t xml:space="preserve">Lawson </w:t>
      </w:r>
      <w:r w:rsidR="12484679" w:rsidRPr="00794BEB">
        <w:rPr>
          <w:b/>
          <w:bCs/>
          <w:i/>
          <w:iCs/>
        </w:rPr>
        <w:t>et al.</w:t>
      </w:r>
      <w:r w:rsidR="12484679" w:rsidRPr="70028E2F">
        <w:rPr>
          <w:b/>
          <w:bCs/>
        </w:rPr>
        <w:t xml:space="preserve"> </w:t>
      </w:r>
      <w:r w:rsidR="00794BEB">
        <w:rPr>
          <w:b/>
          <w:bCs/>
        </w:rPr>
        <w:fldChar w:fldCharType="begin" w:fldLock="1"/>
      </w:r>
      <w:r w:rsidR="00794BEB">
        <w:rPr>
          <w:b/>
          <w:bCs/>
        </w:rPr>
        <w:instrText>ADDIN CSL_CITATION {"citationItems":[{"id":"ITEM-1","itemData":{"DOI":"https://doi.org/10.1016/j.ymben.2020.10.005","ISSN":"1096-7176","abstract":"Machine learning provides researchers a unique opportunity to make metabolic engineering more predictable. In this review, we offer an introduction to this discipline in terms that are relatable to metabolic engineers, as well as providing in-depth illustrative examples leveraging omics data and improving production. We also include practical advice for the practitioner in terms of data management, algorithm libraries, computational resources, and important non-technical issues. A variety of applications ranging from pathway construction and optimization, to genetic editing optimization, cell factory testing, and production scale-up are discussed. Moreover, the promising relationship between machine learning and mechanistic models is thoroughly reviewed. Finally, the future perspectives and most promising directions for this combination of disciplines are examined.","author":[{"dropping-particle":"","family":"Lawson","given":"Christopher E","non-dropping-particle":"","parse-names":false,"suffix":""},{"dropping-particle":"","family":"Martí","given":"Jose Manuel","non-dropping-particle":"","parse-names":false,"suffix":""},{"dropping-particle":"","family":"Radivojevic","given":"Tijana","non-dropping-particle":"","parse-names":false,"suffix":""},{"dropping-particle":"","family":"Jonnalagadda","given":"Sai Vamshi R","non-dropping-particle":"","parse-names":false,"suffix":""},{"dropping-particle":"","family":"Gentz","given":"Reinhard","non-dropping-particle":"","parse-names":false,"suffix":""},{"dropping-particle":"","family":"Hillson","given":"Nathan J","non-dropping-particle":"","parse-names":false,"suffix":""},{"dropping-particle":"","family":"Peisert","given":"Sean","non-dropping-particle":"","parse-names":false,"suffix":""},{"dropping-particle":"","family":"Kim","given":"Joonhoon","non-dropping-particle":"","parse-names":false,"suffix":""},{"dropping-particle":"","family":"Simmons","given":"Blake A","non-dropping-particle":"","parse-names":false,"suffix":""},{"dropping-particle":"","family":"Petzold","given":"Christopher J","non-dropping-particle":"","parse-names":false,"suffix":""},{"dropping-particle":"","family":"Singer","given":"Steven W","non-dropping-particle":"","parse-names":false,"suffix":""},{"dropping-particle":"","family":"Mukhopadhyay","given":"Aindrila","non-dropping-particle":"","parse-names":false,"suffix":""},{"dropping-particle":"","family":"Tanjore","given":"Deepti","non-dropping-particle":"","parse-names":false,"suffix":""},{"dropping-particle":"","family":"Dunn","given":"Joshua G","non-dropping-particle":"","parse-names":false,"suffix":""},{"dropping-particle":"","family":"Garcia Martin","given":"Hector","non-dropping-particle":"","parse-names":false,"suffix":""}],"container-title":"Metabolic Engineering","id":"ITEM-1","issued":{"date-parts":[["2021"]]},"page":"34-60","title":"Machine learning for metabolic engineering: A review","type":"article-journal","volume":"63"},"uris":["http://www.mendeley.com/documents/?uuid=cd9affde-ef9e-4019-abd5-34c9fcafc93d"]}],"mendeley":{"formattedCitation":"[14]","plainTextFormattedCitation":"[14]","previouslyFormattedCitation":"[14]"},"properties":{"noteIndex":0},"schema":"https://github.com/citation-style-language/schema/raw/master/csl-citation.json"}</w:instrText>
      </w:r>
      <w:r w:rsidR="00794BEB">
        <w:rPr>
          <w:b/>
          <w:bCs/>
        </w:rPr>
        <w:fldChar w:fldCharType="separate"/>
      </w:r>
      <w:r w:rsidR="00794BEB" w:rsidRPr="00794BEB">
        <w:rPr>
          <w:bCs/>
          <w:noProof/>
        </w:rPr>
        <w:t>[14]</w:t>
      </w:r>
      <w:r w:rsidR="00794BEB">
        <w:rPr>
          <w:b/>
          <w:bCs/>
        </w:rPr>
        <w:fldChar w:fldCharType="end"/>
      </w:r>
      <w:r w:rsidR="00794BEB">
        <w:rPr>
          <w:b/>
          <w:bCs/>
        </w:rPr>
        <w:t xml:space="preserve"> </w:t>
      </w:r>
      <w:r w:rsidR="12484679" w:rsidRPr="70028E2F">
        <w:rPr>
          <w:b/>
          <w:bCs/>
        </w:rPr>
        <w:t>and proposed by</w:t>
      </w:r>
      <w:r w:rsidR="18AEDCDD" w:rsidRPr="70028E2F">
        <w:rPr>
          <w:b/>
          <w:bCs/>
        </w:rPr>
        <w:t xml:space="preserve"> </w:t>
      </w:r>
      <w:proofErr w:type="spellStart"/>
      <w:r w:rsidR="18AEDCDD" w:rsidRPr="70028E2F">
        <w:rPr>
          <w:b/>
          <w:bCs/>
        </w:rPr>
        <w:t>HamediRad</w:t>
      </w:r>
      <w:proofErr w:type="spellEnd"/>
      <w:r w:rsidR="18AEDCDD" w:rsidRPr="70028E2F">
        <w:rPr>
          <w:b/>
          <w:bCs/>
        </w:rPr>
        <w:t xml:space="preserve"> </w:t>
      </w:r>
      <w:r w:rsidR="18AEDCDD" w:rsidRPr="00794BEB">
        <w:rPr>
          <w:b/>
          <w:bCs/>
          <w:i/>
          <w:iCs/>
        </w:rPr>
        <w:t>et al.</w:t>
      </w:r>
      <w:r w:rsidR="00794BEB">
        <w:rPr>
          <w:b/>
          <w:bCs/>
        </w:rPr>
        <w:t xml:space="preserve"> </w:t>
      </w:r>
      <w:r w:rsidR="00794BEB">
        <w:rPr>
          <w:b/>
          <w:bCs/>
        </w:rPr>
        <w:fldChar w:fldCharType="begin" w:fldLock="1"/>
      </w:r>
      <w:r w:rsidR="0093022E">
        <w:rPr>
          <w:b/>
          <w:bCs/>
        </w:rPr>
        <w:instrText>ADDIN CSL_CITATION {"citationItems":[{"id":"ITEM-1","itemData":{"DOI":"10.1038/s41467-019-13189-z","ISSN":"2041-1723","abstract":"Large-scale data acquisition and analysis are often required in the successful implementation of the design, build, test, and learn (DBTL) cycle in biosystems design. However, it has long been hindered by experimental cost, variability, biases, and missed insights from traditional analysis methods. Here, we report the application of an integrated robotic system coupled with machine learning algorithms to fully automate the DBTL process for biosystems design. As proof of concept, we have demonstrated its capacity by optimizing the lycopene biosynthetic pathway. This fully-automated robotic platform, BioAutomata, evaluates less than 1% of possible variants while outperforming random screening by 77%. A paired predictive model and Bayesian algorithm select experiments which are performed by Illinois Biological Foundry for Advanced Biomanufacturing (iBioFAB). BioAutomata excels with black-box optimization problems, where experiments are expensive and noisy and the success of the experiment is not dependent on extensive prior knowledge of biological mechanisms.","author":[{"dropping-particle":"","family":"HamediRad","given":"Mohammad","non-dropping-particle":"","parse-names":false,"suffix":""},{"dropping-particle":"","family":"Chao","given":"Ran","non-dropping-particle":"","parse-names":false,"suffix":""},{"dropping-particle":"","family":"Weisberg","given":"Scott","non-dropping-particle":"","parse-names":false,"suffix":""},{"dropping-particle":"","family":"Lian","given":"Jiazhang","non-dropping-particle":"","parse-names":false,"suffix":""},{"dropping-particle":"","family":"Sinha","given":"Saurabh","non-dropping-particle":"","parse-names":false,"suffix":""},{"dropping-particle":"","family":"Zhao","given":"Huimin","non-dropping-particle":"","parse-names":false,"suffix":""}],"container-title":"Nature Communications","id":"ITEM-1","issue":"1","issued":{"date-parts":[["2019"]]},"page":"5150","title":"Towards a fully automated algorithm driven platform for biosystems design","type":"article-journal","volume":"10"},"uris":["http://www.mendeley.com/documents/?uuid=fd8d7e85-ccb2-4421-b71f-3e0ff0b2e7d6"]}],"mendeley":{"formattedCitation":"[15]","plainTextFormattedCitation":"[15]","previouslyFormattedCitation":"[15]"},"properties":{"noteIndex":0},"schema":"https://github.com/citation-style-language/schema/raw/master/csl-citation.json"}</w:instrText>
      </w:r>
      <w:r w:rsidR="00794BEB">
        <w:rPr>
          <w:b/>
          <w:bCs/>
        </w:rPr>
        <w:fldChar w:fldCharType="separate"/>
      </w:r>
      <w:r w:rsidR="00794BEB" w:rsidRPr="00794BEB">
        <w:rPr>
          <w:bCs/>
          <w:noProof/>
        </w:rPr>
        <w:t>[15]</w:t>
      </w:r>
      <w:r w:rsidR="00794BEB">
        <w:rPr>
          <w:b/>
          <w:bCs/>
        </w:rPr>
        <w:fldChar w:fldCharType="end"/>
      </w:r>
      <w:r w:rsidR="18AEDCDD" w:rsidRPr="70028E2F">
        <w:rPr>
          <w:b/>
          <w:bCs/>
        </w:rPr>
        <w:t xml:space="preserve"> </w:t>
      </w:r>
      <w:r w:rsidR="00794BEB">
        <w:rPr>
          <w:b/>
          <w:bCs/>
        </w:rPr>
        <w:t xml:space="preserve">. </w:t>
      </w:r>
      <w:r w:rsidR="27A70464" w:rsidRPr="70028E2F">
        <w:rPr>
          <w:b/>
          <w:bCs/>
        </w:rPr>
        <w:t xml:space="preserve">For example, the optimisation goal </w:t>
      </w:r>
      <w:r w:rsidR="61640694" w:rsidRPr="70028E2F">
        <w:rPr>
          <w:b/>
          <w:bCs/>
        </w:rPr>
        <w:t>can be adjusted to address combinatorial optimisation for multi-gene and RBS</w:t>
      </w:r>
      <w:r w:rsidR="00103871">
        <w:rPr>
          <w:b/>
          <w:bCs/>
        </w:rPr>
        <w:t xml:space="preserve"> scenarios</w:t>
      </w:r>
      <w:r w:rsidR="61640694" w:rsidRPr="70028E2F">
        <w:rPr>
          <w:b/>
          <w:bCs/>
        </w:rPr>
        <w:t>;</w:t>
      </w:r>
      <w:r w:rsidR="008469DD">
        <w:rPr>
          <w:b/>
          <w:bCs/>
        </w:rPr>
        <w:t xml:space="preserve"> since this would be a</w:t>
      </w:r>
      <w:r w:rsidR="27A70464" w:rsidRPr="70028E2F">
        <w:rPr>
          <w:b/>
          <w:bCs/>
        </w:rPr>
        <w:t xml:space="preserve"> large-scale </w:t>
      </w:r>
      <w:r w:rsidR="23195F48" w:rsidRPr="70028E2F">
        <w:rPr>
          <w:b/>
          <w:bCs/>
        </w:rPr>
        <w:t>data</w:t>
      </w:r>
      <w:r w:rsidR="008469DD">
        <w:rPr>
          <w:b/>
          <w:bCs/>
        </w:rPr>
        <w:t xml:space="preserve"> task</w:t>
      </w:r>
      <w:r w:rsidR="23195F48" w:rsidRPr="70028E2F">
        <w:rPr>
          <w:b/>
          <w:bCs/>
        </w:rPr>
        <w:t xml:space="preserve">, the current </w:t>
      </w:r>
      <w:r w:rsidR="007B5189">
        <w:rPr>
          <w:b/>
          <w:bCs/>
        </w:rPr>
        <w:t xml:space="preserve">GPR </w:t>
      </w:r>
      <w:r w:rsidR="23195F48" w:rsidRPr="70028E2F">
        <w:rPr>
          <w:b/>
          <w:bCs/>
        </w:rPr>
        <w:t>prediction model c</w:t>
      </w:r>
      <w:r w:rsidR="00F00A95">
        <w:rPr>
          <w:b/>
          <w:bCs/>
        </w:rPr>
        <w:t>ould</w:t>
      </w:r>
      <w:r w:rsidR="23195F48" w:rsidRPr="70028E2F">
        <w:rPr>
          <w:b/>
          <w:bCs/>
        </w:rPr>
        <w:t xml:space="preserve"> be updated to </w:t>
      </w:r>
      <w:r w:rsidR="007B5189">
        <w:rPr>
          <w:b/>
          <w:bCs/>
        </w:rPr>
        <w:t xml:space="preserve">a </w:t>
      </w:r>
      <w:r w:rsidR="23195F48" w:rsidRPr="70028E2F">
        <w:rPr>
          <w:b/>
          <w:bCs/>
        </w:rPr>
        <w:t>deep GPR approach and the current bandits algori</w:t>
      </w:r>
      <w:r w:rsidR="76BB9421" w:rsidRPr="70028E2F">
        <w:rPr>
          <w:b/>
          <w:bCs/>
        </w:rPr>
        <w:t>thm c</w:t>
      </w:r>
      <w:r w:rsidR="008D0794">
        <w:rPr>
          <w:b/>
          <w:bCs/>
        </w:rPr>
        <w:t>ould</w:t>
      </w:r>
      <w:r w:rsidR="76BB9421" w:rsidRPr="70028E2F">
        <w:rPr>
          <w:b/>
          <w:bCs/>
        </w:rPr>
        <w:t xml:space="preserve"> be </w:t>
      </w:r>
      <w:r w:rsidR="001605FE">
        <w:rPr>
          <w:b/>
          <w:bCs/>
        </w:rPr>
        <w:t>optimised towards</w:t>
      </w:r>
      <w:r w:rsidR="76BB9421" w:rsidRPr="70028E2F">
        <w:rPr>
          <w:b/>
          <w:bCs/>
        </w:rPr>
        <w:t xml:space="preserve"> </w:t>
      </w:r>
      <w:r w:rsidR="001605FE" w:rsidRPr="70028E2F">
        <w:rPr>
          <w:b/>
          <w:bCs/>
        </w:rPr>
        <w:t xml:space="preserve">querying large design space </w:t>
      </w:r>
      <w:r w:rsidR="76BB9421" w:rsidRPr="70028E2F">
        <w:rPr>
          <w:b/>
          <w:bCs/>
        </w:rPr>
        <w:t>to reduce computational complexity</w:t>
      </w:r>
      <w:r w:rsidR="23195F48" w:rsidRPr="70028E2F">
        <w:rPr>
          <w:b/>
          <w:bCs/>
        </w:rPr>
        <w:t xml:space="preserve"> </w:t>
      </w:r>
      <w:r w:rsidR="0093022E">
        <w:rPr>
          <w:b/>
          <w:bCs/>
        </w:rPr>
        <w:fldChar w:fldCharType="begin" w:fldLock="1"/>
      </w:r>
      <w:r w:rsidR="000F4BF1">
        <w:rPr>
          <w:b/>
          <w:bCs/>
        </w:rPr>
        <w:instrText>ADDIN CSL_CITATION {"citationItems":[{"id":"ITEM-1","itemData":{"DOI":"10.1109/JPROC.2015.2494218","ISSN":"1558-2256 VO  - 104","author":[{"dropping-particle":"","family":"Shahriari","given":"B","non-dropping-particle":"","parse-names":false,"suffix":""},{"dropping-particle":"","family":"Swersky","given":"K","non-dropping-particle":"","parse-names":false,"suffix":""},{"dropping-particle":"","family":"Wang","given":"Z","non-dropping-particle":"","parse-names":false,"suffix":""},{"dropping-particle":"","family":"Adams","given":"R P","non-dropping-particle":"","parse-names":false,"suffix":""},{"dropping-particle":"de","family":"Freitas","given":"N","non-dropping-particle":"","parse-names":false,"suffix":""}],"container-title":"Proceedings of the IEEE","id":"ITEM-1","issue":"1","issued":{"date-parts":[["2016"]]},"page":"148-175","title":"Taking the Human Out of the Loop: A Review of Bayesian Optimization","type":"article-journal","volume":"104"},"uris":["http://www.mendeley.com/documents/?uuid=f4417d61-84a5-4b83-9cbd-6520e6612a4d"]}],"mendeley":{"formattedCitation":"[16]","plainTextFormattedCitation":"[16]","previouslyFormattedCitation":"[16]"},"properties":{"noteIndex":0},"schema":"https://github.com/citation-style-language/schema/raw/master/csl-citation.json"}</w:instrText>
      </w:r>
      <w:r w:rsidR="0093022E">
        <w:rPr>
          <w:b/>
          <w:bCs/>
        </w:rPr>
        <w:fldChar w:fldCharType="separate"/>
      </w:r>
      <w:r w:rsidR="0093022E" w:rsidRPr="0093022E">
        <w:rPr>
          <w:bCs/>
          <w:noProof/>
        </w:rPr>
        <w:t>[16]</w:t>
      </w:r>
      <w:r w:rsidR="0093022E">
        <w:rPr>
          <w:b/>
          <w:bCs/>
        </w:rPr>
        <w:fldChar w:fldCharType="end"/>
      </w:r>
      <w:r w:rsidR="64903539" w:rsidRPr="70028E2F">
        <w:rPr>
          <w:b/>
          <w:bCs/>
        </w:rPr>
        <w:t xml:space="preserve">. </w:t>
      </w:r>
    </w:p>
    <w:p w14:paraId="6D05F428" w14:textId="27265B24" w:rsidR="00C045B1" w:rsidRDefault="4E334740">
      <w:pPr>
        <w:rPr>
          <w:b/>
          <w:bCs/>
        </w:rPr>
      </w:pPr>
      <w:r w:rsidRPr="7BB3B21E">
        <w:rPr>
          <w:b/>
          <w:bCs/>
        </w:rPr>
        <w:t xml:space="preserve">We </w:t>
      </w:r>
      <w:r w:rsidR="09AC5D5F" w:rsidRPr="7BB3B21E">
        <w:rPr>
          <w:b/>
          <w:bCs/>
        </w:rPr>
        <w:t>have</w:t>
      </w:r>
      <w:r w:rsidRPr="7BB3B21E">
        <w:rPr>
          <w:b/>
          <w:bCs/>
        </w:rPr>
        <w:t xml:space="preserve"> now added </w:t>
      </w:r>
      <w:r w:rsidR="3E95F027" w:rsidRPr="7BB3B21E">
        <w:rPr>
          <w:b/>
          <w:bCs/>
        </w:rPr>
        <w:t>th</w:t>
      </w:r>
      <w:r w:rsidR="00C70C62">
        <w:rPr>
          <w:b/>
          <w:bCs/>
        </w:rPr>
        <w:t>e following</w:t>
      </w:r>
      <w:r w:rsidR="3E95F027" w:rsidRPr="7BB3B21E">
        <w:rPr>
          <w:b/>
          <w:bCs/>
        </w:rPr>
        <w:t xml:space="preserve"> discussion</w:t>
      </w:r>
      <w:r w:rsidRPr="7BB3B21E">
        <w:rPr>
          <w:b/>
          <w:bCs/>
        </w:rPr>
        <w:t xml:space="preserve"> </w:t>
      </w:r>
      <w:r w:rsidR="09AC5D5F" w:rsidRPr="7BB3B21E">
        <w:rPr>
          <w:b/>
          <w:bCs/>
        </w:rPr>
        <w:t>describing</w:t>
      </w:r>
      <w:r w:rsidRPr="7BB3B21E">
        <w:rPr>
          <w:b/>
          <w:bCs/>
        </w:rPr>
        <w:t xml:space="preserve"> our </w:t>
      </w:r>
      <w:r w:rsidR="11D44FC2" w:rsidRPr="7BB3B21E">
        <w:rPr>
          <w:b/>
          <w:bCs/>
        </w:rPr>
        <w:t>method</w:t>
      </w:r>
      <w:r w:rsidR="09AC5D5F" w:rsidRPr="7BB3B21E">
        <w:rPr>
          <w:b/>
          <w:bCs/>
        </w:rPr>
        <w:t>’s</w:t>
      </w:r>
      <w:r w:rsidR="11D44FC2" w:rsidRPr="7BB3B21E">
        <w:rPr>
          <w:b/>
          <w:bCs/>
        </w:rPr>
        <w:t xml:space="preserve"> </w:t>
      </w:r>
      <w:r w:rsidR="0BA80C59" w:rsidRPr="7BB3B21E">
        <w:rPr>
          <w:b/>
          <w:bCs/>
        </w:rPr>
        <w:t>generalisation ability</w:t>
      </w:r>
      <w:r w:rsidR="11D44FC2" w:rsidRPr="7BB3B21E">
        <w:rPr>
          <w:b/>
          <w:bCs/>
        </w:rPr>
        <w:t xml:space="preserve"> </w:t>
      </w:r>
      <w:r w:rsidR="09AC5D5F" w:rsidRPr="7BB3B21E">
        <w:rPr>
          <w:b/>
          <w:bCs/>
        </w:rPr>
        <w:t>to</w:t>
      </w:r>
      <w:r w:rsidR="11D44FC2" w:rsidRPr="7BB3B21E">
        <w:rPr>
          <w:b/>
          <w:bCs/>
        </w:rPr>
        <w:t xml:space="preserve"> the </w:t>
      </w:r>
      <w:r w:rsidR="3ACA7151" w:rsidRPr="7BB3B21E">
        <w:rPr>
          <w:b/>
          <w:bCs/>
        </w:rPr>
        <w:t>D</w:t>
      </w:r>
      <w:r w:rsidR="11D44FC2" w:rsidRPr="7BB3B21E">
        <w:rPr>
          <w:b/>
          <w:bCs/>
        </w:rPr>
        <w:t>iscussion</w:t>
      </w:r>
      <w:r w:rsidR="3ACA7151" w:rsidRPr="7BB3B21E">
        <w:rPr>
          <w:b/>
          <w:bCs/>
        </w:rPr>
        <w:t xml:space="preserve"> section</w:t>
      </w:r>
      <w:r w:rsidR="00C70C62">
        <w:rPr>
          <w:b/>
          <w:bCs/>
        </w:rPr>
        <w:t>:</w:t>
      </w:r>
    </w:p>
    <w:p w14:paraId="31ED21A8" w14:textId="799C2B4E" w:rsidR="00C045B1" w:rsidRPr="00C671CA" w:rsidRDefault="3C45CD0F" w:rsidP="00C045B1">
      <w:pPr>
        <w:rPr>
          <w:b/>
          <w:bCs/>
        </w:rPr>
      </w:pPr>
      <w:r>
        <w:rPr>
          <w:noProof/>
        </w:rPr>
        <w:drawing>
          <wp:inline distT="0" distB="0" distL="0" distR="0" wp14:anchorId="7A5D5BEF" wp14:editId="21648128">
            <wp:extent cx="5731510" cy="20275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731510" cy="2027555"/>
                    </a:xfrm>
                    <a:prstGeom prst="rect">
                      <a:avLst/>
                    </a:prstGeom>
                  </pic:spPr>
                </pic:pic>
              </a:graphicData>
            </a:graphic>
          </wp:inline>
        </w:drawing>
      </w:r>
      <w:r w:rsidR="00C671CA">
        <w:br/>
      </w:r>
      <w:r w:rsidR="00C671CA">
        <w:br/>
      </w:r>
      <w:r w:rsidR="1FDCF6E3">
        <w:t xml:space="preserve">Is this study really a ML-guided DBTL cycle? Experimental design of RBS might be seen only as one step between Design and Build. The impact of RBS on the </w:t>
      </w:r>
      <w:proofErr w:type="gramStart"/>
      <w:r w:rsidR="1FDCF6E3">
        <w:t>final outcome</w:t>
      </w:r>
      <w:proofErr w:type="gramEnd"/>
      <w:r w:rsidR="1FDCF6E3">
        <w:t xml:space="preserve"> is often only relative, as other factors might have a higher influence on the final performance of strains, such as those in the fermentation process. </w:t>
      </w:r>
    </w:p>
    <w:p w14:paraId="5C82E250" w14:textId="4C5D15B3" w:rsidR="000D47E4" w:rsidRPr="000D47E4" w:rsidRDefault="0015629F" w:rsidP="00C045B1">
      <w:pPr>
        <w:rPr>
          <w:b/>
          <w:bCs/>
        </w:rPr>
      </w:pPr>
      <w:r w:rsidRPr="000D47E4">
        <w:rPr>
          <w:b/>
          <w:bCs/>
        </w:rPr>
        <w:t>The authors a</w:t>
      </w:r>
      <w:r w:rsidR="00E958DE" w:rsidRPr="000D47E4">
        <w:rPr>
          <w:b/>
          <w:bCs/>
        </w:rPr>
        <w:t xml:space="preserve">gree that there is a multitude factors that play into the final </w:t>
      </w:r>
      <w:r w:rsidR="00F6108E" w:rsidRPr="000D47E4">
        <w:rPr>
          <w:b/>
          <w:bCs/>
        </w:rPr>
        <w:t>performance of a strain</w:t>
      </w:r>
      <w:r w:rsidR="00CB2811" w:rsidRPr="000D47E4">
        <w:rPr>
          <w:b/>
          <w:bCs/>
        </w:rPr>
        <w:t xml:space="preserve">. Having said that when we refer to the DBTL cycle in our paper we specifically </w:t>
      </w:r>
      <w:r w:rsidR="007927ED" w:rsidRPr="000D47E4">
        <w:rPr>
          <w:b/>
          <w:bCs/>
        </w:rPr>
        <w:t>focus on its use for the design of the RBS</w:t>
      </w:r>
      <w:r w:rsidR="00445CE1">
        <w:rPr>
          <w:b/>
          <w:bCs/>
        </w:rPr>
        <w:t xml:space="preserve"> as a genetic part rather than wider strain optimisation</w:t>
      </w:r>
      <w:r w:rsidR="002C1C5E">
        <w:rPr>
          <w:b/>
          <w:bCs/>
        </w:rPr>
        <w:t>.</w:t>
      </w:r>
      <w:r w:rsidR="001C267E" w:rsidRPr="000D47E4">
        <w:rPr>
          <w:b/>
          <w:bCs/>
        </w:rPr>
        <w:t xml:space="preserve"> </w:t>
      </w:r>
      <w:r w:rsidR="000D47E4" w:rsidRPr="000D47E4">
        <w:rPr>
          <w:b/>
          <w:bCs/>
        </w:rPr>
        <w:t xml:space="preserve">We </w:t>
      </w:r>
      <w:r w:rsidR="002A04D9">
        <w:rPr>
          <w:b/>
          <w:bCs/>
        </w:rPr>
        <w:t xml:space="preserve">have updated our </w:t>
      </w:r>
      <w:r w:rsidR="000D47E4" w:rsidRPr="000D47E4">
        <w:rPr>
          <w:b/>
          <w:bCs/>
        </w:rPr>
        <w:t>open</w:t>
      </w:r>
      <w:r w:rsidR="002A04D9">
        <w:rPr>
          <w:b/>
          <w:bCs/>
        </w:rPr>
        <w:t>ing to the</w:t>
      </w:r>
      <w:r w:rsidR="000D47E4" w:rsidRPr="000D47E4">
        <w:rPr>
          <w:b/>
          <w:bCs/>
        </w:rPr>
        <w:t xml:space="preserve"> results section with the</w:t>
      </w:r>
      <w:r w:rsidR="002A04D9">
        <w:rPr>
          <w:b/>
          <w:bCs/>
        </w:rPr>
        <w:t xml:space="preserve"> following</w:t>
      </w:r>
      <w:r w:rsidR="000D47E4" w:rsidRPr="000D47E4">
        <w:rPr>
          <w:b/>
          <w:bCs/>
        </w:rPr>
        <w:t xml:space="preserve"> sentence</w:t>
      </w:r>
      <w:r w:rsidR="002A04D9">
        <w:rPr>
          <w:b/>
          <w:bCs/>
        </w:rPr>
        <w:t xml:space="preserve"> to better reflect that</w:t>
      </w:r>
      <w:r w:rsidR="000D47E4" w:rsidRPr="000D47E4">
        <w:rPr>
          <w:b/>
          <w:bCs/>
        </w:rPr>
        <w:t>:</w:t>
      </w:r>
    </w:p>
    <w:p w14:paraId="5CCFDC79" w14:textId="7DC2DE52" w:rsidR="009A38DC" w:rsidRDefault="004625A6" w:rsidP="00C045B1">
      <w:r>
        <w:rPr>
          <w:noProof/>
        </w:rPr>
        <w:drawing>
          <wp:inline distT="0" distB="0" distL="0" distR="0" wp14:anchorId="37D7EE0B" wp14:editId="3EE4DFC0">
            <wp:extent cx="5731510" cy="61277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12775"/>
                    </a:xfrm>
                    <a:prstGeom prst="rect">
                      <a:avLst/>
                    </a:prstGeom>
                  </pic:spPr>
                </pic:pic>
              </a:graphicData>
            </a:graphic>
          </wp:inline>
        </w:drawing>
      </w:r>
      <w:r w:rsidR="00EB15E1">
        <w:br/>
      </w:r>
      <w:r w:rsidR="00EB15E1">
        <w:br/>
        <w:t xml:space="preserve">LEARN: I don't see the point of showing R2 up to 0.546, this is far below reasonable values. </w:t>
      </w:r>
      <w:r w:rsidR="00EB15E1">
        <w:br/>
        <w:t xml:space="preserve">I think that the valuable result is the one in Fig 3A or 3B, where high TIRs were achieved through different iterations. </w:t>
      </w:r>
    </w:p>
    <w:p w14:paraId="2EC0AC70" w14:textId="1AD596F8" w:rsidR="00A43B19" w:rsidRPr="004134CA" w:rsidRDefault="00A43B19" w:rsidP="00A43B19">
      <w:pPr>
        <w:rPr>
          <w:b/>
          <w:bCs/>
        </w:rPr>
      </w:pPr>
      <w:r>
        <w:rPr>
          <w:b/>
          <w:bCs/>
        </w:rPr>
        <w:t>T</w:t>
      </w:r>
      <w:r w:rsidRPr="7BB3B21E">
        <w:rPr>
          <w:b/>
          <w:bCs/>
        </w:rPr>
        <w:t xml:space="preserve">he authors would like to point out that </w:t>
      </w:r>
      <w:proofErr w:type="gramStart"/>
      <w:r w:rsidRPr="7BB3B21E">
        <w:rPr>
          <w:b/>
          <w:bCs/>
        </w:rPr>
        <w:t>as long as</w:t>
      </w:r>
      <w:proofErr w:type="gramEnd"/>
      <w:r w:rsidRPr="7BB3B21E">
        <w:rPr>
          <w:b/>
          <w:bCs/>
        </w:rPr>
        <w:t xml:space="preserve"> the R^2 value is relatively low, it shouldn’t be viewed separately to other metrics shown in the study</w:t>
      </w:r>
      <w:r>
        <w:rPr>
          <w:b/>
          <w:bCs/>
        </w:rPr>
        <w:t>.</w:t>
      </w:r>
      <w:r w:rsidRPr="7BB3B21E">
        <w:rPr>
          <w:b/>
          <w:bCs/>
        </w:rPr>
        <w:t xml:space="preserve"> Our </w:t>
      </w:r>
      <w:proofErr w:type="gramStart"/>
      <w:r w:rsidRPr="7BB3B21E">
        <w:rPr>
          <w:b/>
          <w:bCs/>
        </w:rPr>
        <w:t>ultimate goal</w:t>
      </w:r>
      <w:proofErr w:type="gramEnd"/>
      <w:r w:rsidRPr="7BB3B21E">
        <w:rPr>
          <w:b/>
          <w:bCs/>
        </w:rPr>
        <w:t xml:space="preserve"> is to be able to identify </w:t>
      </w:r>
      <w:r w:rsidRPr="7BB3B21E">
        <w:rPr>
          <w:b/>
          <w:bCs/>
        </w:rPr>
        <w:lastRenderedPageBreak/>
        <w:t xml:space="preserve">RBS sequences significantly higher than the benchmark sequence within fixed budget </w:t>
      </w:r>
      <w:r>
        <w:rPr>
          <w:b/>
          <w:bCs/>
        </w:rPr>
        <w:t>and</w:t>
      </w:r>
      <w:r w:rsidRPr="7BB3B21E">
        <w:rPr>
          <w:b/>
          <w:bCs/>
        </w:rPr>
        <w:t xml:space="preserve"> </w:t>
      </w:r>
      <w:r>
        <w:rPr>
          <w:b/>
          <w:bCs/>
        </w:rPr>
        <w:t>o</w:t>
      </w:r>
      <w:r w:rsidRPr="7BB3B21E">
        <w:rPr>
          <w:b/>
          <w:bCs/>
        </w:rPr>
        <w:t>ur pipeline has successfully achieved th</w:t>
      </w:r>
      <w:r>
        <w:rPr>
          <w:b/>
          <w:bCs/>
        </w:rPr>
        <w:t>at</w:t>
      </w:r>
      <w:r w:rsidRPr="7BB3B21E">
        <w:rPr>
          <w:b/>
          <w:bCs/>
        </w:rPr>
        <w:t xml:space="preserve"> goal. When the prediction is used for recommendation tasks like the one considered in this paper, ranking-based metric like Spearman correlation coefficient is a better evaluation metric </w:t>
      </w:r>
      <w:r w:rsidRPr="7BB3B21E">
        <w:rPr>
          <w:b/>
          <w:bCs/>
        </w:rPr>
        <w:fldChar w:fldCharType="begin" w:fldLock="1"/>
      </w:r>
      <w:r w:rsidRPr="7BB3B21E">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Pr="7BB3B21E">
        <w:rPr>
          <w:b/>
          <w:bCs/>
        </w:rPr>
        <w:fldChar w:fldCharType="separate"/>
      </w:r>
      <w:r w:rsidRPr="7BB3B21E">
        <w:rPr>
          <w:b/>
          <w:bCs/>
          <w:noProof/>
        </w:rPr>
        <w:t>[10], [11]</w:t>
      </w:r>
      <w:r w:rsidRPr="7BB3B21E">
        <w:rPr>
          <w:b/>
          <w:bCs/>
        </w:rPr>
        <w:fldChar w:fldCharType="end"/>
      </w:r>
      <w:r w:rsidRPr="7BB3B21E">
        <w:rPr>
          <w:b/>
          <w:bCs/>
        </w:rPr>
        <w:t xml:space="preserve">. Intuitively, in each round, </w:t>
      </w:r>
      <w:proofErr w:type="gramStart"/>
      <w:r w:rsidRPr="7BB3B21E">
        <w:rPr>
          <w:b/>
          <w:bCs/>
        </w:rPr>
        <w:t>as long as</w:t>
      </w:r>
      <w:proofErr w:type="gramEnd"/>
      <w:r w:rsidRPr="7BB3B21E">
        <w:rPr>
          <w:b/>
          <w:bCs/>
        </w:rPr>
        <w:t xml:space="preserve"> we can rank RBSs properly and distinguish RBS sequences with high from the ones with low TIRs, we can recommend RBS sequences exploitatively, even if the true label is not predicted with high precision. Other machine learning methods used in synthetic biology on small data-sets were also shown to produce useful recommendations despite low R^2 values </w:t>
      </w:r>
      <w:r w:rsidRPr="7BB3B21E">
        <w:rPr>
          <w:b/>
          <w:bCs/>
        </w:rPr>
        <w:fldChar w:fldCharType="begin" w:fldLock="1"/>
      </w:r>
      <w:r w:rsidRPr="7BB3B21E">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Pr="7BB3B21E">
        <w:rPr>
          <w:b/>
          <w:bCs/>
        </w:rPr>
        <w:fldChar w:fldCharType="separate"/>
      </w:r>
      <w:r w:rsidRPr="7BB3B21E">
        <w:rPr>
          <w:b/>
          <w:bCs/>
          <w:noProof/>
        </w:rPr>
        <w:t>[4], [12]</w:t>
      </w:r>
      <w:r w:rsidRPr="7BB3B21E">
        <w:rPr>
          <w:b/>
          <w:bCs/>
        </w:rPr>
        <w:fldChar w:fldCharType="end"/>
      </w:r>
      <w:r>
        <w:rPr>
          <w:b/>
          <w:bCs/>
        </w:rPr>
        <w:t xml:space="preserve">. </w:t>
      </w:r>
      <w:r w:rsidRPr="7BB3B21E">
        <w:rPr>
          <w:b/>
          <w:bCs/>
        </w:rPr>
        <w:t xml:space="preserve">Finally, our predictor GPR, compared with previously described calculators using deterministic thermodynamic approach, </w:t>
      </w:r>
      <w:proofErr w:type="gramStart"/>
      <w:r w:rsidRPr="7BB3B21E">
        <w:rPr>
          <w:b/>
          <w:bCs/>
        </w:rPr>
        <w:t>is able to</w:t>
      </w:r>
      <w:proofErr w:type="gramEnd"/>
      <w:r w:rsidRPr="7BB3B21E">
        <w:rPr>
          <w:b/>
          <w:bCs/>
        </w:rPr>
        <w:t xml:space="preserve"> show the uncertainty of the predictions, which can be used by our Bandit algorithm to give better recommendations. We have updated our Discussion section to reflect these additional points.</w:t>
      </w:r>
    </w:p>
    <w:p w14:paraId="2B068A8D" w14:textId="30A40760" w:rsidR="00162555" w:rsidRDefault="00A43B19" w:rsidP="00A43B19">
      <w:r>
        <w:rPr>
          <w:noProof/>
        </w:rPr>
        <w:drawing>
          <wp:inline distT="0" distB="0" distL="0" distR="0" wp14:anchorId="1FBBBAAE" wp14:editId="7FF55FA7">
            <wp:extent cx="5731510" cy="133731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37310"/>
                    </a:xfrm>
                    <a:prstGeom prst="rect">
                      <a:avLst/>
                    </a:prstGeom>
                  </pic:spPr>
                </pic:pic>
              </a:graphicData>
            </a:graphic>
          </wp:inline>
        </w:drawing>
      </w:r>
      <w:r>
        <w:br/>
      </w:r>
      <w:r>
        <w:br/>
      </w:r>
      <w:r w:rsidR="009D2633" w:rsidRPr="552CBCBA">
        <w:rPr>
          <w:b/>
          <w:bCs/>
        </w:rPr>
        <w:t>TEXT HERE</w:t>
      </w:r>
      <w:r w:rsidR="009D2633">
        <w:br/>
      </w:r>
      <w:r w:rsidR="009D2633">
        <w:br/>
      </w:r>
      <w:r w:rsidR="00EB15E1">
        <w:t xml:space="preserve">LEARN: Not clear why Hamming distance might impact the budget. As the authors are using Machine Learning, predicted sequences that are Hamming distant might be possible, not necessarily just those of single edit. </w:t>
      </w:r>
    </w:p>
    <w:p w14:paraId="6ACC958A" w14:textId="693D16A9" w:rsidR="0010405B" w:rsidRDefault="004E6DE3" w:rsidP="00C045B1">
      <w:pPr>
        <w:rPr>
          <w:b/>
          <w:bCs/>
        </w:rPr>
      </w:pPr>
      <w:r w:rsidRPr="00713AD0">
        <w:rPr>
          <w:b/>
          <w:bCs/>
        </w:rPr>
        <w:t xml:space="preserve">The Hamming distance, as mentioned in the text, does not impact Machine Learning. However, it does pose a problem when an untargeted (random) </w:t>
      </w:r>
      <w:r w:rsidR="0003782B" w:rsidRPr="00713AD0">
        <w:rPr>
          <w:b/>
          <w:bCs/>
        </w:rPr>
        <w:t xml:space="preserve">approach like Adaptive Laboratory Evolution would be used as it might not be able to generate </w:t>
      </w:r>
      <w:r w:rsidR="00D172A9" w:rsidRPr="00713AD0">
        <w:rPr>
          <w:b/>
          <w:bCs/>
        </w:rPr>
        <w:t>sequences distant enough which we show is required for positive change in RBS TIR.</w:t>
      </w:r>
      <w:r w:rsidR="00C75822" w:rsidRPr="00713AD0">
        <w:rPr>
          <w:b/>
          <w:bCs/>
        </w:rPr>
        <w:t xml:space="preserve"> We explain this in more detail in third paragraph of subsection </w:t>
      </w:r>
      <w:r w:rsidR="00713AD0" w:rsidRPr="00713AD0">
        <w:rPr>
          <w:b/>
          <w:bCs/>
        </w:rPr>
        <w:t>“</w:t>
      </w:r>
      <w:r w:rsidR="00C75822" w:rsidRPr="00713AD0">
        <w:rPr>
          <w:b/>
          <w:bCs/>
        </w:rPr>
        <w:t>BUILD &amp; TEST: Characteristics of the tested sequence</w:t>
      </w:r>
      <w:r w:rsidR="00713AD0" w:rsidRPr="00713AD0">
        <w:rPr>
          <w:b/>
          <w:bCs/>
        </w:rPr>
        <w:t>s”</w:t>
      </w:r>
      <w:r w:rsidR="00F05CED">
        <w:rPr>
          <w:b/>
          <w:bCs/>
        </w:rPr>
        <w:t>, which we updated to help prevent future confusion</w:t>
      </w:r>
      <w:r w:rsidR="0010405B">
        <w:rPr>
          <w:b/>
          <w:bCs/>
        </w:rPr>
        <w:t>:</w:t>
      </w:r>
    </w:p>
    <w:p w14:paraId="0EFA0B3A" w14:textId="72D0CBE8" w:rsidR="00475BD7" w:rsidRDefault="00FA5D2F" w:rsidP="00C045B1">
      <w:r>
        <w:rPr>
          <w:noProof/>
        </w:rPr>
        <w:drawing>
          <wp:inline distT="0" distB="0" distL="0" distR="0" wp14:anchorId="4F2B6882" wp14:editId="435EFE4C">
            <wp:extent cx="5731510" cy="118300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1183005"/>
                    </a:xfrm>
                    <a:prstGeom prst="rect">
                      <a:avLst/>
                    </a:prstGeom>
                  </pic:spPr>
                </pic:pic>
              </a:graphicData>
            </a:graphic>
          </wp:inline>
        </w:drawing>
      </w:r>
      <w:r w:rsidR="00EB15E1">
        <w:br/>
      </w:r>
      <w:r w:rsidR="00EB15E1">
        <w:br/>
      </w:r>
      <w:r w:rsidR="00EB15E1" w:rsidRPr="00475BD7">
        <w:rPr>
          <w:b/>
          <w:bCs/>
          <w:sz w:val="28"/>
          <w:szCs w:val="28"/>
        </w:rPr>
        <w:t>Minor Comments</w:t>
      </w:r>
      <w:r w:rsidR="00EB15E1" w:rsidRPr="00475BD7">
        <w:rPr>
          <w:sz w:val="28"/>
          <w:szCs w:val="28"/>
        </w:rPr>
        <w:t xml:space="preserve"> </w:t>
      </w:r>
    </w:p>
    <w:p w14:paraId="000FB690" w14:textId="77777777" w:rsidR="00FC40D7" w:rsidRDefault="00EB15E1">
      <w:r>
        <w:br/>
        <w:t xml:space="preserve">Reviewer: 1 </w:t>
      </w:r>
      <w:r>
        <w:br/>
        <w:t xml:space="preserve">without review: Page 2: </w:t>
      </w:r>
      <w:r>
        <w:br/>
        <w:t xml:space="preserve">- line 15: DBTL (Not DTBL) </w:t>
      </w:r>
      <w:r>
        <w:br/>
        <w:t xml:space="preserve">- line 23: unclear meaning of “perceived prediction error” </w:t>
      </w:r>
      <w:r>
        <w:br/>
      </w:r>
      <w:r>
        <w:lastRenderedPageBreak/>
        <w:t xml:space="preserve">- line 30: spell check “Escherichia coli” </w:t>
      </w:r>
      <w:r>
        <w:br/>
        <w:t xml:space="preserve">- line 40: The argument that the workflow for RBSs can be later translated to more complicated systems is speculative and likely not true. For instance, promoters or proteins are governed by entirely different mechanisms/principles. Whether </w:t>
      </w:r>
      <w:proofErr w:type="gramStart"/>
      <w:r>
        <w:t>this studies</w:t>
      </w:r>
      <w:proofErr w:type="gramEnd"/>
      <w:r>
        <w:t xml:space="preserve"> has useful implications for these systems remains to be demonstrated. The authors should relativize this statement to that end.</w:t>
      </w:r>
    </w:p>
    <w:p w14:paraId="6109E6AB" w14:textId="77777777" w:rsidR="000D72BE" w:rsidRDefault="00FC40D7">
      <w:pPr>
        <w:rPr>
          <w:b/>
          <w:bCs/>
        </w:rPr>
      </w:pPr>
      <w:r w:rsidRPr="00FC40D7">
        <w:rPr>
          <w:b/>
          <w:bCs/>
        </w:rPr>
        <w:t>All fixed.</w:t>
      </w:r>
      <w:r w:rsidR="00EB15E1">
        <w:t xml:space="preserve"> </w:t>
      </w:r>
      <w:r w:rsidRPr="00AA6298">
        <w:rPr>
          <w:b/>
          <w:bCs/>
        </w:rPr>
        <w:t xml:space="preserve">Line 40 changed to: </w:t>
      </w:r>
    </w:p>
    <w:p w14:paraId="22EA45E5" w14:textId="6A4702C5" w:rsidR="00AC5A01" w:rsidRDefault="000D72BE">
      <w:r>
        <w:rPr>
          <w:noProof/>
        </w:rPr>
        <w:drawing>
          <wp:inline distT="0" distB="0" distL="0" distR="0" wp14:anchorId="41423BDF" wp14:editId="0986E259">
            <wp:extent cx="5731510" cy="432435"/>
            <wp:effectExtent l="0" t="0" r="254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432435"/>
                    </a:xfrm>
                    <a:prstGeom prst="rect">
                      <a:avLst/>
                    </a:prstGeom>
                  </pic:spPr>
                </pic:pic>
              </a:graphicData>
            </a:graphic>
          </wp:inline>
        </w:drawing>
      </w:r>
      <w:r w:rsidR="00EB15E1">
        <w:br/>
      </w:r>
      <w:r w:rsidR="00EB15E1">
        <w:br/>
        <w:t xml:space="preserve">Page 7: </w:t>
      </w:r>
      <w:r w:rsidR="00EB15E1">
        <w:br/>
        <w:t>- the workflow description is very generic/</w:t>
      </w:r>
      <w:proofErr w:type="spellStart"/>
      <w:r w:rsidR="00EB15E1">
        <w:t>inconcrete</w:t>
      </w:r>
      <w:proofErr w:type="spellEnd"/>
      <w:r w:rsidR="00EB15E1">
        <w:t xml:space="preserve"> </w:t>
      </w:r>
    </w:p>
    <w:p w14:paraId="006E67F2" w14:textId="4855A434" w:rsidR="00E53431" w:rsidRDefault="00AC5A01">
      <w:pPr>
        <w:rPr>
          <w:b/>
          <w:bCs/>
        </w:rPr>
      </w:pPr>
      <w:r w:rsidRPr="001F36EE">
        <w:rPr>
          <w:b/>
          <w:bCs/>
        </w:rPr>
        <w:t xml:space="preserve">That is intentional – all the </w:t>
      </w:r>
      <w:r w:rsidR="001F36EE" w:rsidRPr="001F36EE">
        <w:rPr>
          <w:b/>
          <w:bCs/>
        </w:rPr>
        <w:t xml:space="preserve">required </w:t>
      </w:r>
      <w:r w:rsidRPr="001F36EE">
        <w:rPr>
          <w:b/>
          <w:bCs/>
        </w:rPr>
        <w:t xml:space="preserve">details are </w:t>
      </w:r>
      <w:r w:rsidR="001F36EE" w:rsidRPr="001F36EE">
        <w:rPr>
          <w:b/>
          <w:bCs/>
        </w:rPr>
        <w:t>included in the Methods section</w:t>
      </w:r>
      <w:r w:rsidR="007D49BC">
        <w:rPr>
          <w:b/>
          <w:bCs/>
        </w:rPr>
        <w:t xml:space="preserve">, </w:t>
      </w:r>
      <w:r w:rsidR="009E5BC7">
        <w:rPr>
          <w:b/>
          <w:bCs/>
        </w:rPr>
        <w:t>following the</w:t>
      </w:r>
      <w:r w:rsidR="007D49BC">
        <w:rPr>
          <w:b/>
          <w:bCs/>
        </w:rPr>
        <w:t xml:space="preserve"> standard practice</w:t>
      </w:r>
      <w:r w:rsidR="001F36EE" w:rsidRPr="001F36EE">
        <w:rPr>
          <w:b/>
          <w:bCs/>
        </w:rPr>
        <w:t>.</w:t>
      </w:r>
    </w:p>
    <w:p w14:paraId="74B896D0" w14:textId="1382150E" w:rsidR="001F36EE" w:rsidRPr="00E53431" w:rsidRDefault="00EB15E1">
      <w:pPr>
        <w:rPr>
          <w:b/>
          <w:bCs/>
        </w:rPr>
      </w:pPr>
      <w:r>
        <w:br/>
        <w:t xml:space="preserve">- k is mentioned in the Figure caption, but not used in the figure (Fig. 2) </w:t>
      </w:r>
    </w:p>
    <w:p w14:paraId="72060ADD" w14:textId="77777777" w:rsidR="0037362B" w:rsidRDefault="0037362B">
      <w:pPr>
        <w:rPr>
          <w:b/>
          <w:bCs/>
        </w:rPr>
      </w:pPr>
      <w:r>
        <w:rPr>
          <w:b/>
          <w:bCs/>
        </w:rPr>
        <w:t>k</w:t>
      </w:r>
      <w:r w:rsidR="001F36EE" w:rsidRPr="0037362B">
        <w:rPr>
          <w:b/>
          <w:bCs/>
        </w:rPr>
        <w:t xml:space="preserve"> is used in the </w:t>
      </w:r>
      <w:r w:rsidRPr="0037362B">
        <w:rPr>
          <w:b/>
          <w:bCs/>
        </w:rPr>
        <w:t>cell in the upper left corner: “n=k”.</w:t>
      </w:r>
    </w:p>
    <w:p w14:paraId="79FD4A9E" w14:textId="77777777" w:rsidR="008B3438" w:rsidRDefault="00EB15E1">
      <w:r>
        <w:br/>
        <w:t xml:space="preserve">- line 54: the 20 bp sequence is only 19 bp long (T missing); the authors should specify what they mean by “core RBS”     </w:t>
      </w:r>
    </w:p>
    <w:p w14:paraId="5ED25BD9" w14:textId="32C1B600" w:rsidR="00C6506B" w:rsidRPr="00C6506B" w:rsidRDefault="008B3438">
      <w:pPr>
        <w:rPr>
          <w:b/>
          <w:bCs/>
        </w:rPr>
      </w:pPr>
      <w:r w:rsidRPr="00C6506B">
        <w:rPr>
          <w:b/>
          <w:bCs/>
        </w:rPr>
        <w:t>Add</w:t>
      </w:r>
      <w:r w:rsidR="00C6506B">
        <w:rPr>
          <w:b/>
          <w:bCs/>
        </w:rPr>
        <w:t>ed</w:t>
      </w:r>
      <w:r w:rsidRPr="00C6506B">
        <w:rPr>
          <w:b/>
          <w:bCs/>
        </w:rPr>
        <w:t xml:space="preserve"> the missing T, added core of the RBS </w:t>
      </w:r>
      <w:r w:rsidR="00C6506B" w:rsidRPr="00C6506B">
        <w:rPr>
          <w:b/>
          <w:bCs/>
        </w:rPr>
        <w:t>description:</w:t>
      </w:r>
    </w:p>
    <w:p w14:paraId="15981986" w14:textId="37A54A8C" w:rsidR="008510E4" w:rsidRDefault="002316EA">
      <w:r>
        <w:rPr>
          <w:noProof/>
        </w:rPr>
        <w:drawing>
          <wp:inline distT="0" distB="0" distL="0" distR="0" wp14:anchorId="5B29AD55" wp14:editId="05BF80F7">
            <wp:extent cx="5731510" cy="720090"/>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720090"/>
                    </a:xfrm>
                    <a:prstGeom prst="rect">
                      <a:avLst/>
                    </a:prstGeom>
                  </pic:spPr>
                </pic:pic>
              </a:graphicData>
            </a:graphic>
          </wp:inline>
        </w:drawing>
      </w:r>
      <w:r w:rsidR="00EB15E1">
        <w:br/>
      </w:r>
      <w:r w:rsidR="00EB15E1">
        <w:br/>
        <w:t xml:space="preserve">Page 8: </w:t>
      </w:r>
      <w:r w:rsidR="00EB15E1">
        <w:br/>
        <w:t xml:space="preserve">- line 30: what is the “original, consensus sequence”? </w:t>
      </w:r>
    </w:p>
    <w:p w14:paraId="1627D8A7" w14:textId="2065CA51" w:rsidR="008510E4" w:rsidRPr="008510E4" w:rsidRDefault="008510E4">
      <w:pPr>
        <w:rPr>
          <w:b/>
          <w:bCs/>
        </w:rPr>
      </w:pPr>
      <w:r w:rsidRPr="008510E4">
        <w:rPr>
          <w:b/>
          <w:bCs/>
        </w:rPr>
        <w:t>Corrected from consensus to benchmark.</w:t>
      </w:r>
    </w:p>
    <w:p w14:paraId="729BBE55" w14:textId="04327684" w:rsidR="008510E4" w:rsidRDefault="00EB15E1">
      <w:r>
        <w:br/>
        <w:t xml:space="preserve">- the authors should explain in more detail what the “Bandit-0” dataset is, how it was generated, and why they selected this </w:t>
      </w:r>
    </w:p>
    <w:p w14:paraId="5CFB833E" w14:textId="158FF641" w:rsidR="00D001B1" w:rsidRDefault="00A71A83">
      <w:r w:rsidRPr="004C3038">
        <w:rPr>
          <w:b/>
          <w:bCs/>
        </w:rPr>
        <w:t>In subsection 2.2</w:t>
      </w:r>
      <w:r w:rsidR="66A9F541" w:rsidRPr="004C3038">
        <w:rPr>
          <w:b/>
          <w:bCs/>
        </w:rPr>
        <w:t xml:space="preserve"> </w:t>
      </w:r>
      <w:r w:rsidRPr="004C3038">
        <w:rPr>
          <w:b/>
          <w:bCs/>
        </w:rPr>
        <w:t>we give a brief overview of how</w:t>
      </w:r>
      <w:r w:rsidR="00FA2543">
        <w:rPr>
          <w:b/>
          <w:bCs/>
        </w:rPr>
        <w:t xml:space="preserve"> and why</w:t>
      </w:r>
      <w:r w:rsidRPr="004C3038">
        <w:rPr>
          <w:b/>
          <w:bCs/>
        </w:rPr>
        <w:t xml:space="preserve"> Bandit-0 has been generated with more detailed </w:t>
      </w:r>
      <w:r w:rsidR="00C238DA" w:rsidRPr="004C3038">
        <w:rPr>
          <w:b/>
          <w:bCs/>
        </w:rPr>
        <w:t>explanation available in supplementary materials, see section A.4</w:t>
      </w:r>
      <w:r w:rsidR="00EB15E1">
        <w:br/>
      </w:r>
      <w:r w:rsidR="00EB15E1">
        <w:br/>
        <w:t xml:space="preserve">Page 9: </w:t>
      </w:r>
      <w:r w:rsidR="00EB15E1">
        <w:br/>
        <w:t xml:space="preserve">- the authors should specify the SD sequence they use. Is that the core SD motif AGGAGG put into the context of the “benchmark”? </w:t>
      </w:r>
    </w:p>
    <w:p w14:paraId="4D672D09" w14:textId="0D264084" w:rsidR="2E69D725" w:rsidRDefault="00274981" w:rsidP="324013F5">
      <w:r w:rsidRPr="00B530AC">
        <w:rPr>
          <w:b/>
          <w:bCs/>
        </w:rPr>
        <w:t xml:space="preserve">Description of the Shine-Dalgarno sequence has now been put into text as specified by previous </w:t>
      </w:r>
      <w:r w:rsidR="00B530AC" w:rsidRPr="00B530AC">
        <w:rPr>
          <w:b/>
          <w:bCs/>
        </w:rPr>
        <w:t>answer.</w:t>
      </w:r>
      <w:r w:rsidR="00870839">
        <w:t xml:space="preserve"> </w:t>
      </w:r>
      <w:r w:rsidR="00EB15E1">
        <w:br/>
      </w:r>
      <w:r w:rsidR="00EB15E1">
        <w:br/>
        <w:t xml:space="preserve">Page 13: </w:t>
      </w:r>
      <w:r w:rsidR="00EB15E1">
        <w:br/>
      </w:r>
      <w:r w:rsidR="00EB15E1">
        <w:lastRenderedPageBreak/>
        <w:t xml:space="preserve">- Lines 17 -19: The authors should specify how their approach compares </w:t>
      </w:r>
      <w:proofErr w:type="spellStart"/>
      <w:r w:rsidR="00EB15E1">
        <w:t>favorably</w:t>
      </w:r>
      <w:proofErr w:type="spellEnd"/>
      <w:r w:rsidR="00EB15E1">
        <w:t xml:space="preserve"> to Ref25. In this work, only one round is used in a very simple experimental setup, which none the less leads to about 1000-fold more datapoints.  Here, the authors use multiple rounds and complicated lab automation to generate only a small fraction of the data. The prediction accuracy reached in Ref25 is R^2 greater than 0.9 whereas the authors here reach only 0.27. Therefore, it is unjustified to claim that this work compares favourably to Ref25. Similar arguments may be made for other works in the context of RBSs. </w:t>
      </w:r>
    </w:p>
    <w:p w14:paraId="2A198CB3" w14:textId="029C3CBC" w:rsidR="00986887" w:rsidRPr="00986887" w:rsidRDefault="002C38B0">
      <w:r w:rsidRPr="00A47541">
        <w:rPr>
          <w:b/>
          <w:bCs/>
        </w:rPr>
        <w:t xml:space="preserve">The authors agree that the way </w:t>
      </w:r>
      <w:r w:rsidR="00A47541" w:rsidRPr="00A47541">
        <w:rPr>
          <w:b/>
          <w:bCs/>
        </w:rPr>
        <w:t xml:space="preserve">that comparison has been put into the discussion section </w:t>
      </w:r>
      <w:r w:rsidR="002766E3">
        <w:rPr>
          <w:b/>
          <w:bCs/>
        </w:rPr>
        <w:t>was</w:t>
      </w:r>
      <w:r w:rsidR="00A47541" w:rsidRPr="00A47541">
        <w:rPr>
          <w:b/>
          <w:bCs/>
        </w:rPr>
        <w:t xml:space="preserve"> too simplistic.</w:t>
      </w:r>
      <w:r w:rsidR="00A47541">
        <w:t xml:space="preserve"> </w:t>
      </w:r>
      <w:r w:rsidR="00A47541" w:rsidRPr="0086466D">
        <w:rPr>
          <w:b/>
          <w:bCs/>
        </w:rPr>
        <w:t xml:space="preserve">While it is true that </w:t>
      </w:r>
      <w:r w:rsidR="0086466D" w:rsidRPr="0086466D">
        <w:rPr>
          <w:b/>
          <w:bCs/>
        </w:rPr>
        <w:t xml:space="preserve">the method presented by </w:t>
      </w:r>
      <w:proofErr w:type="spellStart"/>
      <w:r w:rsidR="0086466D" w:rsidRPr="0086466D">
        <w:rPr>
          <w:b/>
          <w:bCs/>
        </w:rPr>
        <w:t>Hollerer</w:t>
      </w:r>
      <w:proofErr w:type="spellEnd"/>
      <w:r w:rsidR="0086466D" w:rsidRPr="0086466D">
        <w:rPr>
          <w:b/>
          <w:bCs/>
        </w:rPr>
        <w:t xml:space="preserve"> </w:t>
      </w:r>
      <w:r w:rsidR="0086466D" w:rsidRPr="0086466D">
        <w:rPr>
          <w:b/>
          <w:bCs/>
          <w:i/>
          <w:iCs/>
        </w:rPr>
        <w:t>et al.</w:t>
      </w:r>
      <w:r w:rsidR="0086466D">
        <w:t xml:space="preserve"> </w:t>
      </w:r>
      <w:r w:rsidR="0086466D" w:rsidRPr="004209A0">
        <w:rPr>
          <w:b/>
          <w:bCs/>
        </w:rPr>
        <w:t>allows for acquisition of thousands of data points, it does rely on NGS</w:t>
      </w:r>
      <w:r w:rsidR="00DD034B">
        <w:rPr>
          <w:b/>
          <w:bCs/>
        </w:rPr>
        <w:t xml:space="preserve"> and its analysis</w:t>
      </w:r>
      <w:r w:rsidR="0086466D" w:rsidRPr="004209A0">
        <w:rPr>
          <w:b/>
          <w:bCs/>
        </w:rPr>
        <w:t xml:space="preserve">, which </w:t>
      </w:r>
      <w:proofErr w:type="gramStart"/>
      <w:r w:rsidR="0086466D" w:rsidRPr="004209A0">
        <w:rPr>
          <w:b/>
          <w:bCs/>
        </w:rPr>
        <w:t>in itself can</w:t>
      </w:r>
      <w:proofErr w:type="gramEnd"/>
      <w:r w:rsidR="0086466D" w:rsidRPr="004209A0">
        <w:rPr>
          <w:b/>
          <w:bCs/>
        </w:rPr>
        <w:t xml:space="preserve"> be </w:t>
      </w:r>
      <w:r w:rsidR="004209A0" w:rsidRPr="004209A0">
        <w:rPr>
          <w:b/>
          <w:bCs/>
        </w:rPr>
        <w:t>also seen as a complicated method.</w:t>
      </w:r>
      <w:r w:rsidR="004209A0">
        <w:t xml:space="preserve"> </w:t>
      </w:r>
      <w:r w:rsidR="004209A0" w:rsidRPr="004209A0">
        <w:rPr>
          <w:b/>
          <w:bCs/>
        </w:rPr>
        <w:t xml:space="preserve">We would also argue that we </w:t>
      </w:r>
      <w:r w:rsidR="00C01635">
        <w:rPr>
          <w:b/>
          <w:bCs/>
        </w:rPr>
        <w:t>have</w:t>
      </w:r>
      <w:r w:rsidR="004209A0" w:rsidRPr="004209A0">
        <w:rPr>
          <w:b/>
          <w:bCs/>
        </w:rPr>
        <w:t xml:space="preserve"> not used complicated methods, merely standard laboratory ones scaled up using automation.</w:t>
      </w:r>
      <w:r w:rsidR="004209A0">
        <w:t xml:space="preserve"> </w:t>
      </w:r>
      <w:r w:rsidR="00366FC2" w:rsidRPr="00986887">
        <w:rPr>
          <w:b/>
          <w:bCs/>
        </w:rPr>
        <w:t xml:space="preserve">We would still argue that our method compares favourably, as it can be used with much smaller data sets and </w:t>
      </w:r>
      <w:r w:rsidR="00986887" w:rsidRPr="00986887">
        <w:rPr>
          <w:b/>
          <w:bCs/>
        </w:rPr>
        <w:t xml:space="preserve">that is usually </w:t>
      </w:r>
      <w:r w:rsidR="00294D33">
        <w:rPr>
          <w:b/>
          <w:bCs/>
        </w:rPr>
        <w:t xml:space="preserve">the </w:t>
      </w:r>
      <w:r w:rsidR="00986887" w:rsidRPr="00986887">
        <w:rPr>
          <w:b/>
          <w:bCs/>
        </w:rPr>
        <w:t>norm when it comes to biological research</w:t>
      </w:r>
      <w:r w:rsidR="00986887" w:rsidRPr="00986887">
        <w:t xml:space="preserve">. </w:t>
      </w:r>
      <w:r w:rsidR="00986887" w:rsidRPr="00294D33">
        <w:rPr>
          <w:b/>
          <w:bCs/>
        </w:rPr>
        <w:t>We have changed the relevant part in the text to better reflect this:</w:t>
      </w:r>
    </w:p>
    <w:p w14:paraId="7E3417E5" w14:textId="2A5E0648" w:rsidR="00527222" w:rsidRDefault="00B43125" w:rsidP="00527222">
      <w:pPr>
        <w:rPr>
          <w:b/>
          <w:bCs/>
        </w:rPr>
      </w:pPr>
      <w:r>
        <w:rPr>
          <w:noProof/>
        </w:rPr>
        <w:drawing>
          <wp:inline distT="0" distB="0" distL="0" distR="0" wp14:anchorId="7423C913" wp14:editId="5BF2A5DC">
            <wp:extent cx="5731510" cy="45783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57835"/>
                    </a:xfrm>
                    <a:prstGeom prst="rect">
                      <a:avLst/>
                    </a:prstGeom>
                  </pic:spPr>
                </pic:pic>
              </a:graphicData>
            </a:graphic>
          </wp:inline>
        </w:drawing>
      </w:r>
      <w:r w:rsidR="00527222" w:rsidRPr="012F91C3">
        <w:rPr>
          <w:b/>
          <w:bCs/>
        </w:rPr>
        <w:t xml:space="preserve">The authors would like to point out that </w:t>
      </w:r>
      <w:proofErr w:type="gramStart"/>
      <w:r w:rsidR="00527222" w:rsidRPr="012F91C3">
        <w:rPr>
          <w:b/>
          <w:bCs/>
        </w:rPr>
        <w:t>as long as</w:t>
      </w:r>
      <w:proofErr w:type="gramEnd"/>
      <w:r w:rsidR="00527222" w:rsidRPr="012F91C3">
        <w:rPr>
          <w:b/>
          <w:bCs/>
        </w:rPr>
        <w:t xml:space="preserve"> the R^2 value is relatively low, it shouldn’t be viewed separately to other metrics shown in the study, especially the Spearman correlation coefficient which shows much higher values.</w:t>
      </w:r>
      <w:r w:rsidR="00527222">
        <w:rPr>
          <w:b/>
          <w:bCs/>
        </w:rPr>
        <w:t xml:space="preserve"> </w:t>
      </w:r>
      <w:r w:rsidR="00527222" w:rsidRPr="70028E2F">
        <w:rPr>
          <w:b/>
          <w:bCs/>
        </w:rPr>
        <w:t xml:space="preserve">When the prediction is used for recommendation tasks </w:t>
      </w:r>
      <w:r w:rsidR="00527222">
        <w:rPr>
          <w:b/>
          <w:bCs/>
        </w:rPr>
        <w:t>like the one</w:t>
      </w:r>
      <w:r w:rsidR="00527222" w:rsidRPr="70028E2F">
        <w:rPr>
          <w:b/>
          <w:bCs/>
        </w:rPr>
        <w:t xml:space="preserve"> considered in this paper, ranking-based metric like </w:t>
      </w:r>
      <w:r w:rsidR="00527222" w:rsidRPr="012F91C3">
        <w:rPr>
          <w:b/>
          <w:bCs/>
        </w:rPr>
        <w:t>Spearman correlation coefficient is</w:t>
      </w:r>
      <w:r w:rsidR="00527222">
        <w:rPr>
          <w:b/>
          <w:bCs/>
        </w:rPr>
        <w:t xml:space="preserve"> a</w:t>
      </w:r>
      <w:r w:rsidR="00527222" w:rsidRPr="012F91C3">
        <w:rPr>
          <w:b/>
          <w:bCs/>
        </w:rPr>
        <w:t xml:space="preserve"> better</w:t>
      </w:r>
      <w:r w:rsidR="00527222" w:rsidRPr="70028E2F">
        <w:rPr>
          <w:b/>
          <w:bCs/>
        </w:rPr>
        <w:t xml:space="preserve"> </w:t>
      </w:r>
      <w:r w:rsidR="00527222" w:rsidRPr="012F91C3">
        <w:rPr>
          <w:b/>
          <w:bCs/>
        </w:rPr>
        <w:t xml:space="preserve">evaluation metric </w:t>
      </w:r>
      <w:r w:rsidR="00527222" w:rsidRPr="012F91C3">
        <w:rPr>
          <w:b/>
          <w:bCs/>
        </w:rPr>
        <w:fldChar w:fldCharType="begin" w:fldLock="1"/>
      </w:r>
      <w:r w:rsidR="00527222" w:rsidRPr="012F91C3">
        <w:rPr>
          <w:b/>
          <w:bCs/>
        </w:rPr>
        <w:instrText>ADDIN CSL_CITATION {"citationItems":[{"id":"ITEM-1","itemData":{"DOI":"10.3390/app9204284","ISSN":"2076-3417","abstract":"Korean people are exposed to stress due to the constant competitive structure caused by rapid industrialization. As a result, there is a need for ways that can effectively manage stress and help improve quality of life. Therefore, this study proposes an activity recommendation model using rank correlation for chronic stress management. Using Spearman&amp;rsquo;s rank correlation coefficient, the proposed model finds the correlations between users&amp;rsquo; Positive Activity for Stress Management (PASM), Negative Activity for Stress Management (NASM), and Perceived Stress Scale (PSS). Spearman&amp;rsquo;s rank correlation coefficient improves the accuracy of recommendations by putting a basic rank value in a missing value to solve the sparsity problem and cold-start problem. For the performance evaluation of the proposed model, F-measure is applied using the average precision and recall after five times of recommendations for 20 users. As a result, the proposed method has better performance than other models, since it recommends activities with the use of the correlation between PASM and NASM. The proposed activity recommendation model for stress management makes it possible to manage user&amp;rsquo;s stress effectively by lowering the user&amp;rsquo;s PSS using correlation.","author":[{"dropping-particle":"","family":"Kang","given":"Ji-Soo","non-dropping-particle":"","parse-names":false,"suffix":""},{"dropping-particle":"","family":"Shin","given":"Dong-Hoon","non-dropping-particle":"","parse-names":false,"suffix":""},{"dropping-particle":"","family":"Baek","given":"Ji-Won","non-dropping-particle":"","parse-names":false,"suffix":""},{"dropping-particle":"","family":"Chung","given":"Kyungyong","non-dropping-particle":"","parse-names":false,"suffix":""}],"container-title":"Applied Sciences","id":"ITEM-1","issue":"20","issued":{"date-parts":[["2019"]]},"title":"Activity Recommendation Model Using Rank Correlation for Chronic Stress Management","type":"article-journal","volume":"9"},"uris":["http://www.mendeley.com/documents/?uuid=e834bb8a-7bcc-43c3-aa71-e2ad3dba8f0d"]},{"id":"ITEM-2","itemData":{"ISSN":"0003-2999","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author":[{"dropping-particle":"","family":"Schober","given":"Patrick","non-dropping-particle":"","parse-names":false,"suffix":""},{"dropping-particle":"","family":"Boer","given":"Christa","non-dropping-particle":"","parse-names":false,"suffix":""},{"dropping-particle":"","family":"Schwarte","given":"Lothar A","non-dropping-particle":"","parse-names":false,"suffix":""}],"container-title":"Anesthesia &amp; Analgesia","id":"ITEM-2","issue":"5","issued":{"date-parts":[["2018"]]},"title":"Correlation Coefficients: Appropriate Use and Interpretation","type":"article-journal","volume":"126"},"uris":["http://www.mendeley.com/documents/?uuid=95643491-a8a7-4389-93c3-7bacc4c7a882"]}],"mendeley":{"formattedCitation":"[10], [11]","plainTextFormattedCitation":"[10], [11]","previouslyFormattedCitation":"[10], [11]"},"properties":{"noteIndex":0},"schema":"https://github.com/citation-style-language/schema/raw/master/csl-citation.json"}</w:instrText>
      </w:r>
      <w:r w:rsidR="00527222" w:rsidRPr="012F91C3">
        <w:rPr>
          <w:b/>
          <w:bCs/>
        </w:rPr>
        <w:fldChar w:fldCharType="separate"/>
      </w:r>
      <w:r w:rsidR="00527222" w:rsidRPr="012F91C3">
        <w:rPr>
          <w:b/>
          <w:bCs/>
          <w:noProof/>
        </w:rPr>
        <w:t>[10], [11]</w:t>
      </w:r>
      <w:r w:rsidR="00527222" w:rsidRPr="012F91C3">
        <w:rPr>
          <w:b/>
          <w:bCs/>
        </w:rPr>
        <w:fldChar w:fldCharType="end"/>
      </w:r>
      <w:r w:rsidR="00527222" w:rsidRPr="012F91C3">
        <w:rPr>
          <w:b/>
          <w:bCs/>
        </w:rPr>
        <w:t xml:space="preserve">. </w:t>
      </w:r>
      <w:r w:rsidR="00527222" w:rsidRPr="70028E2F">
        <w:rPr>
          <w:b/>
          <w:bCs/>
        </w:rPr>
        <w:t xml:space="preserve">Intuitively, in each round, </w:t>
      </w:r>
      <w:proofErr w:type="gramStart"/>
      <w:r w:rsidR="00527222" w:rsidRPr="70028E2F">
        <w:rPr>
          <w:b/>
          <w:bCs/>
        </w:rPr>
        <w:t>as long as</w:t>
      </w:r>
      <w:proofErr w:type="gramEnd"/>
      <w:r w:rsidR="00527222" w:rsidRPr="70028E2F">
        <w:rPr>
          <w:b/>
          <w:bCs/>
        </w:rPr>
        <w:t xml:space="preserve"> we can rank RBS</w:t>
      </w:r>
      <w:r w:rsidR="00527222">
        <w:rPr>
          <w:b/>
          <w:bCs/>
        </w:rPr>
        <w:t>s</w:t>
      </w:r>
      <w:r w:rsidR="00527222" w:rsidRPr="70028E2F">
        <w:rPr>
          <w:b/>
          <w:bCs/>
        </w:rPr>
        <w:t xml:space="preserve"> properly and distinguish RBS sequences with high </w:t>
      </w:r>
      <w:r w:rsidR="00527222">
        <w:rPr>
          <w:b/>
          <w:bCs/>
        </w:rPr>
        <w:t>from the ones with</w:t>
      </w:r>
      <w:r w:rsidR="00527222" w:rsidRPr="70028E2F">
        <w:rPr>
          <w:b/>
          <w:bCs/>
        </w:rPr>
        <w:t xml:space="preserve"> low TIRs, we can recommend RBS</w:t>
      </w:r>
      <w:r w:rsidR="00527222">
        <w:rPr>
          <w:b/>
          <w:bCs/>
        </w:rPr>
        <w:t xml:space="preserve"> </w:t>
      </w:r>
      <w:r w:rsidR="00527222" w:rsidRPr="70028E2F">
        <w:rPr>
          <w:b/>
          <w:bCs/>
        </w:rPr>
        <w:t>sequences</w:t>
      </w:r>
      <w:r w:rsidR="00527222">
        <w:rPr>
          <w:b/>
          <w:bCs/>
        </w:rPr>
        <w:t xml:space="preserve"> exploitatively</w:t>
      </w:r>
      <w:r w:rsidR="00527222" w:rsidRPr="70028E2F">
        <w:rPr>
          <w:b/>
          <w:bCs/>
        </w:rPr>
        <w:t xml:space="preserve">, </w:t>
      </w:r>
      <w:r w:rsidR="00527222">
        <w:rPr>
          <w:b/>
          <w:bCs/>
        </w:rPr>
        <w:t>even if</w:t>
      </w:r>
      <w:r w:rsidR="00527222" w:rsidRPr="70028E2F">
        <w:rPr>
          <w:b/>
          <w:bCs/>
        </w:rPr>
        <w:t xml:space="preserve"> the true label</w:t>
      </w:r>
      <w:r w:rsidR="00527222">
        <w:rPr>
          <w:b/>
          <w:bCs/>
        </w:rPr>
        <w:t xml:space="preserve"> is not predicted with high precision</w:t>
      </w:r>
      <w:r w:rsidR="00527222" w:rsidRPr="70028E2F">
        <w:rPr>
          <w:b/>
          <w:bCs/>
        </w:rPr>
        <w:t xml:space="preserve">. Other machine learning methods used in synthetic biology </w:t>
      </w:r>
      <w:r w:rsidR="00527222">
        <w:rPr>
          <w:b/>
          <w:bCs/>
        </w:rPr>
        <w:t xml:space="preserve">on small data-sets </w:t>
      </w:r>
      <w:r w:rsidR="00527222" w:rsidRPr="70028E2F">
        <w:rPr>
          <w:b/>
          <w:bCs/>
        </w:rPr>
        <w:t xml:space="preserve">were also shown to produce useful recommendations despite low R^2 values </w:t>
      </w:r>
      <w:r w:rsidR="00527222" w:rsidRPr="70028E2F">
        <w:rPr>
          <w:b/>
          <w:bCs/>
        </w:rPr>
        <w:fldChar w:fldCharType="begin" w:fldLock="1"/>
      </w:r>
      <w:r w:rsidR="00527222">
        <w:rPr>
          <w:b/>
          <w:bCs/>
        </w:rPr>
        <w:instrText>ADDIN CSL_CITATION {"citationItems":[{"id":"ITEM-1","itemData":{"DOI":"10.1021/acssynbio.9b00020","author":[{"dropping-particle":"","family":"Opgenorth","given":"Paul","non-dropping-particle":"","parse-names":false,"suffix":""},{"dropping-particle":"","family":"Costello","given":"Zak","non-dropping-particle":"","parse-names":false,"suffix":""},{"dropping-particle":"","family":"Okada","given":"Takuya","non-dropping-particle":"","parse-names":false,"suffix":""},{"dropping-particle":"","family":"Goyal","given":"Garima","non-dropping-particle":"","parse-names":false,"suffix":""},{"dropping-particle":"","family":"Chen","given":"Yan","non-dropping-particle":"","parse-names":false,"suffix":""},{"dropping-particle":"","family":"Gin","given":"Jennifer","non-dropping-particle":"","parse-names":false,"suffix":""},{"dropping-particle":"","family":"Benites","given":"Veronica","non-dropping-particle":"","parse-names":false,"suffix":""},{"dropping-particle":"","family":"Raad","given":"Markus","non-dropping-particle":"de","parse-names":false,"suffix":""},{"dropping-particle":"","family":"Northen","given":"Trent R","non-dropping-particle":"","parse-names":false,"suffix":""},{"dropping-particle":"","family":"Deng","given":"Kai","non-dropping-particle":"","parse-names":false,"suffix":""},{"dropping-particle":"","family":"Deutsch","given":"Samuel","non-dropping-particle":"","parse-names":false,"suffix":""},{"dropping-particle":"","family":"Baidoo","given":"Edward E K","non-dropping-particle":"","parse-names":false,"suffix":""},{"dropping-particle":"","family":"Petzold","given":"Christopher J","non-dropping-particle":"","parse-names":false,"suffix":""},{"dropping-particle":"","family":"Hillson","given":"Nathan J","non-dropping-particle":"","parse-names":false,"suffix":""},{"dropping-particle":"","family":"Garcia Martin","given":"Hector","non-dropping-particle":"","parse-names":false,"suffix":""},{"dropping-particle":"","family":"Beller","given":"Harry R","non-dropping-particle":"","parse-names":false,"suffix":""}],"container-title":"ACS Synthetic Biology","id":"ITEM-1","issue":"6","issued":{"date-parts":[["2019","6","21"]]},"note":"doi: 10.1021/acssynbio.9b00020","page":"1337-1351","publisher":"American Chemical Society","title":"Lessons from Two Design–Build–Test–Learn Cycles of Dodecanol Production in Escherichia coli Aided by Machine Learning","type":"article-journal","volume":"8"},"uris":["http://www.mendeley.com/documents/?uuid=bda556fa-5ae4-4471-9a29-8ddae25a24d5"]},{"id":"ITEM-2","itemData":{"DOI":"10.1038/s41467-020-18008-4","ISSN":"2041-1723","abstract":"Synthetic biology allows us to bioengineer cells to synthesize novel valuable molecules such as renewable biofuels or anticancer drugs. However, traditional synthetic biology approaches involve ad-hoc engineering practices, which lead to long development times. Here, we present the Automated Recommendation Tool (ART), a tool that leverages machine learning and probabilistic modeling techniques to guide synthetic biology in a systematic fashion, without the need for a full mechanistic understanding of the biological system. Using sampling-based optimization, ART provides a set of recommended strains to be built in the next engineering cycle, alongside probabilistic predictions of their production levels. We demonstrate the capabilities of ART on simulated data sets, as well as experimental data from real metabolic engineering projects producing renewable biofuels, hoppy flavored beer without hops, fatty acids, and tryptophan. Finally, we discuss the limitations of this approach, and the practical consequences of the underlying assumptions failing.","author":[{"dropping-particle":"","family":"Radivojević","given":"Tijana","non-dropping-particle":"","parse-names":false,"suffix":""},{"dropping-particle":"","family":"Costello","given":"Zak","non-dropping-particle":"","parse-names":false,"suffix":""},{"dropping-particle":"","family":"Workman","given":"Kenneth","non-dropping-particle":"","parse-names":false,"suffix":""},{"dropping-particle":"","family":"Garcia Martin","given":"Hector","non-dropping-particle":"","parse-names":false,"suffix":""}],"container-title":"Nature Communications","id":"ITEM-2","issue":"1","issued":{"date-parts":[["2020"]]},"page":"4879","title":"A machine learning Automated Recommendation Tool for synthetic biology","type":"article-journal","volume":"11"},"uris":["http://www.mendeley.com/documents/?uuid=49d01422-3ac0-44c4-abf3-ab4abb130d59"]}],"mendeley":{"formattedCitation":"[4], [12]","plainTextFormattedCitation":"[4], [12]","previouslyFormattedCitation":"[4], [12]"},"properties":{"noteIndex":0},"schema":"https://github.com/citation-style-language/schema/raw/master/csl-citation.json"}</w:instrText>
      </w:r>
      <w:r w:rsidR="00527222" w:rsidRPr="70028E2F">
        <w:rPr>
          <w:b/>
          <w:bCs/>
        </w:rPr>
        <w:fldChar w:fldCharType="separate"/>
      </w:r>
      <w:r w:rsidR="00527222" w:rsidRPr="70028E2F">
        <w:rPr>
          <w:b/>
          <w:bCs/>
          <w:noProof/>
        </w:rPr>
        <w:t>[4], [12]</w:t>
      </w:r>
      <w:r w:rsidR="00527222" w:rsidRPr="70028E2F">
        <w:rPr>
          <w:b/>
          <w:bCs/>
        </w:rPr>
        <w:fldChar w:fldCharType="end"/>
      </w:r>
      <w:r w:rsidR="00527222" w:rsidRPr="60163789">
        <w:rPr>
          <w:b/>
          <w:bCs/>
        </w:rPr>
        <w:t>. We have updated our Discussion section to reflect these additional points.</w:t>
      </w:r>
    </w:p>
    <w:p w14:paraId="5E96F268" w14:textId="5FDE67B5" w:rsidR="00527222" w:rsidRDefault="00527222" w:rsidP="00527222">
      <w:pPr>
        <w:rPr>
          <w:b/>
          <w:bCs/>
          <w:highlight w:val="yellow"/>
        </w:rPr>
      </w:pPr>
      <w:r>
        <w:rPr>
          <w:noProof/>
        </w:rPr>
        <w:drawing>
          <wp:inline distT="0" distB="0" distL="0" distR="0" wp14:anchorId="723D621E" wp14:editId="37EA1129">
            <wp:extent cx="5724525" cy="1335680"/>
            <wp:effectExtent l="0" t="0" r="254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5724525" cy="1335680"/>
                    </a:xfrm>
                    <a:prstGeom prst="rect">
                      <a:avLst/>
                    </a:prstGeom>
                  </pic:spPr>
                </pic:pic>
              </a:graphicData>
            </a:graphic>
          </wp:inline>
        </w:drawing>
      </w:r>
    </w:p>
    <w:p w14:paraId="781FE1B7" w14:textId="7EC39978" w:rsidR="0056429E" w:rsidRDefault="00EB15E1">
      <w:r>
        <w:br/>
        <w:t xml:space="preserve">Reviewer: 2 </w:t>
      </w:r>
      <w:r>
        <w:br/>
        <w:t>without review: I have some comments/questions (see attached file) which, if addressed, I believe would improve the clarity of the manuscript</w:t>
      </w:r>
      <w:r w:rsidR="0056429E">
        <w:t>:</w:t>
      </w:r>
    </w:p>
    <w:p w14:paraId="51C5BCD3" w14:textId="3B748D0A" w:rsidR="00FC2AAE" w:rsidRDefault="00FC2AAE" w:rsidP="00FC2AAE">
      <w:r>
        <w:t xml:space="preserve">1. It is not completely clear from the beginning what do the authors refer to with the term Bandit and what with Round. It might be helpful to explain it somewhere in the beginning of Section2.2.  </w:t>
      </w:r>
      <w:proofErr w:type="gramStart"/>
      <w:r>
        <w:t>It  would</w:t>
      </w:r>
      <w:proofErr w:type="gramEnd"/>
      <w:r>
        <w:t xml:space="preserve"> also be advisable to clarify that Round refers to DBTL round and use either “round” or “Round” throughout the paper.</w:t>
      </w:r>
    </w:p>
    <w:p w14:paraId="77009EC2" w14:textId="37A91CA2" w:rsidR="00872999" w:rsidRDefault="001739ED" w:rsidP="00FC2AAE">
      <w:pPr>
        <w:rPr>
          <w:b/>
          <w:bCs/>
        </w:rPr>
      </w:pPr>
      <w:r w:rsidRPr="001739ED">
        <w:rPr>
          <w:b/>
          <w:bCs/>
        </w:rPr>
        <w:t xml:space="preserve">The authors have </w:t>
      </w:r>
      <w:r>
        <w:rPr>
          <w:b/>
          <w:bCs/>
        </w:rPr>
        <w:t xml:space="preserve">clarified the terms in section 2.2 and unified them throughout the text </w:t>
      </w:r>
      <w:r w:rsidR="007C5D7A">
        <w:rPr>
          <w:b/>
          <w:bCs/>
        </w:rPr>
        <w:t xml:space="preserve">following this suggestion. </w:t>
      </w:r>
      <w:r w:rsidR="00503EFA">
        <w:rPr>
          <w:b/>
          <w:bCs/>
        </w:rPr>
        <w:t xml:space="preserve">The </w:t>
      </w:r>
      <w:r w:rsidR="00F05089">
        <w:rPr>
          <w:b/>
          <w:bCs/>
        </w:rPr>
        <w:t>second paragraph of section 2.2 now reads:</w:t>
      </w:r>
    </w:p>
    <w:p w14:paraId="6DBC4F63" w14:textId="5F86354E" w:rsidR="00BB7CDA" w:rsidRDefault="00AF4CBB" w:rsidP="00FC2AAE">
      <w:pPr>
        <w:rPr>
          <w:b/>
          <w:bCs/>
        </w:rPr>
      </w:pPr>
      <w:r>
        <w:rPr>
          <w:noProof/>
        </w:rPr>
        <w:lastRenderedPageBreak/>
        <w:drawing>
          <wp:inline distT="0" distB="0" distL="0" distR="0" wp14:anchorId="3AB7E0C1" wp14:editId="2C3293B5">
            <wp:extent cx="5731510" cy="808990"/>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808990"/>
                    </a:xfrm>
                    <a:prstGeom prst="rect">
                      <a:avLst/>
                    </a:prstGeom>
                  </pic:spPr>
                </pic:pic>
              </a:graphicData>
            </a:graphic>
          </wp:inline>
        </w:drawing>
      </w:r>
    </w:p>
    <w:p w14:paraId="23915D11" w14:textId="19176DEC" w:rsidR="00FC2AAE" w:rsidRDefault="00FC2AAE" w:rsidP="00FC2AAE">
      <w:r>
        <w:t xml:space="preserve">2. Section 2.2.1 – Please clarify how TIR is calculated, </w:t>
      </w:r>
      <w:proofErr w:type="gramStart"/>
      <w:r>
        <w:t>in particular the</w:t>
      </w:r>
      <w:proofErr w:type="gramEnd"/>
      <w:r>
        <w:t xml:space="preserve"> derivative part.  An</w:t>
      </w:r>
      <w:r w:rsidR="00DB71A0">
        <w:t xml:space="preserve"> </w:t>
      </w:r>
      <w:r>
        <w:t>expression in a formula may be helpful.</w:t>
      </w:r>
    </w:p>
    <w:p w14:paraId="32E0ABC9" w14:textId="53AD11B7" w:rsidR="00A13ED4" w:rsidRPr="00F26373" w:rsidRDefault="00F00BC1" w:rsidP="00FC2AAE">
      <w:pPr>
        <w:rPr>
          <w:b/>
          <w:bCs/>
        </w:rPr>
      </w:pPr>
      <w:r>
        <w:rPr>
          <w:b/>
          <w:bCs/>
        </w:rPr>
        <w:t xml:space="preserve">The TIR formula has been incorrectly </w:t>
      </w:r>
      <w:r w:rsidR="0026723F">
        <w:rPr>
          <w:b/>
          <w:bCs/>
        </w:rPr>
        <w:t xml:space="preserve">called a derivative in the original text. This has now been corrected and </w:t>
      </w:r>
      <w:r w:rsidR="00D7691B" w:rsidRPr="00F26373">
        <w:rPr>
          <w:b/>
          <w:bCs/>
        </w:rPr>
        <w:t>the relevant section</w:t>
      </w:r>
      <w:r w:rsidR="00F150E6">
        <w:rPr>
          <w:b/>
          <w:bCs/>
        </w:rPr>
        <w:t xml:space="preserve"> </w:t>
      </w:r>
      <w:r w:rsidR="00D7691B" w:rsidRPr="00F26373">
        <w:rPr>
          <w:b/>
          <w:bCs/>
        </w:rPr>
        <w:t>now reads:</w:t>
      </w:r>
    </w:p>
    <w:p w14:paraId="602FACA6" w14:textId="6BC5C6BF" w:rsidR="00D7691B" w:rsidRDefault="00F55AF3" w:rsidP="00FC2AAE">
      <w:r>
        <w:rPr>
          <w:noProof/>
        </w:rPr>
        <w:drawing>
          <wp:inline distT="0" distB="0" distL="0" distR="0" wp14:anchorId="1D668C78" wp14:editId="26F92072">
            <wp:extent cx="5731510" cy="142240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1422400"/>
                    </a:xfrm>
                    <a:prstGeom prst="rect">
                      <a:avLst/>
                    </a:prstGeom>
                  </pic:spPr>
                </pic:pic>
              </a:graphicData>
            </a:graphic>
          </wp:inline>
        </w:drawing>
      </w:r>
    </w:p>
    <w:p w14:paraId="59492B9B" w14:textId="77777777" w:rsidR="00F150E6" w:rsidRDefault="00FC2AAE" w:rsidP="00FC2AAE">
      <w:pPr>
        <w:rPr>
          <w:noProof/>
        </w:rPr>
      </w:pPr>
      <w:r>
        <w:t>3. Section 2.2.2 – The authors introduce their GPR approach and define the design space of 20-base RBS sequences. This may be misleading, as it turns out the design space for the algorithm is consisting of 6-base long sequences, which is explained at the end of Section 3.1. Only the BPS-NC, BPS-C, UNI, PPM methods consider 20-bp sequences, not the GPR approach that is employed for generating recommendations.</w:t>
      </w:r>
      <w:r w:rsidR="00F150E6" w:rsidRPr="00F150E6">
        <w:rPr>
          <w:noProof/>
        </w:rPr>
        <w:t xml:space="preserve"> </w:t>
      </w:r>
    </w:p>
    <w:p w14:paraId="671AC49B" w14:textId="26462405" w:rsidR="00F150E6" w:rsidRPr="00F26373" w:rsidRDefault="00F150E6" w:rsidP="00F150E6">
      <w:pPr>
        <w:rPr>
          <w:b/>
          <w:bCs/>
        </w:rPr>
      </w:pPr>
      <w:r w:rsidRPr="00F26373">
        <w:rPr>
          <w:b/>
          <w:bCs/>
        </w:rPr>
        <w:t>The authors have updated the relevant section</w:t>
      </w:r>
      <w:r>
        <w:rPr>
          <w:b/>
          <w:bCs/>
        </w:rPr>
        <w:t xml:space="preserve"> following this suggestion</w:t>
      </w:r>
      <w:r w:rsidRPr="00F26373">
        <w:rPr>
          <w:b/>
          <w:bCs/>
        </w:rPr>
        <w:t xml:space="preserve"> and now it reads:</w:t>
      </w:r>
    </w:p>
    <w:p w14:paraId="0D5F89F8" w14:textId="059C53D8" w:rsidR="00FC2AAE" w:rsidRDefault="00F150E6" w:rsidP="00FC2AAE">
      <w:r>
        <w:rPr>
          <w:noProof/>
        </w:rPr>
        <w:drawing>
          <wp:inline distT="0" distB="0" distL="0" distR="0" wp14:anchorId="52758C0F" wp14:editId="0B6144CF">
            <wp:extent cx="5731510" cy="63246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632460"/>
                    </a:xfrm>
                    <a:prstGeom prst="rect">
                      <a:avLst/>
                    </a:prstGeom>
                  </pic:spPr>
                </pic:pic>
              </a:graphicData>
            </a:graphic>
          </wp:inline>
        </w:drawing>
      </w:r>
    </w:p>
    <w:p w14:paraId="1C3C31E7" w14:textId="03E2C475" w:rsidR="00023BE9" w:rsidRDefault="7D1EA3F2" w:rsidP="00FC2AAE">
      <w:r>
        <w:t xml:space="preserve">4. Page 4, line 32 – The assumption on the unknown mean and variance </w:t>
      </w:r>
      <w:proofErr w:type="gramStart"/>
      <w:r>
        <w:t>is in contrast to</w:t>
      </w:r>
      <w:proofErr w:type="gramEnd"/>
      <w:r>
        <w:t xml:space="preserve"> the one given in Supplementary, where a zero mean is assumed. It also turns out that</w:t>
      </w:r>
      <w:r w:rsidR="795D9ECD">
        <w:t xml:space="preserve"> </w:t>
      </w:r>
      <w:r>
        <w:t>α</w:t>
      </w:r>
      <w:r w:rsidR="795D9ECD">
        <w:t xml:space="preserve"> </w:t>
      </w:r>
      <w:r>
        <w:t>is the noise</w:t>
      </w:r>
      <w:r w:rsidR="795D9ECD">
        <w:t xml:space="preserve"> </w:t>
      </w:r>
      <w:r>
        <w:t>standard deviation, mentioned at the end of the section. Please clarify. I’d also suggest to clearly</w:t>
      </w:r>
      <w:r w:rsidR="795D9ECD">
        <w:t xml:space="preserve"> </w:t>
      </w:r>
      <w:r>
        <w:t>define</w:t>
      </w:r>
      <w:r w:rsidR="7B4DB6A4">
        <w:t xml:space="preserve"> </w:t>
      </w:r>
      <w:proofErr w:type="spellStart"/>
      <w:r>
        <w:t>yi</w:t>
      </w:r>
      <w:proofErr w:type="spellEnd"/>
      <w:r w:rsidR="795D9ECD">
        <w:t xml:space="preserve"> </w:t>
      </w:r>
      <w:r>
        <w:t>(observations, labels).</w:t>
      </w:r>
    </w:p>
    <w:p w14:paraId="44DA0F34" w14:textId="1D05C16D" w:rsidR="00CA2CB0" w:rsidRDefault="00D02615" w:rsidP="0B25346A">
      <w:pPr>
        <w:spacing w:line="240" w:lineRule="exact"/>
        <w:rPr>
          <w:b/>
          <w:bCs/>
        </w:rPr>
      </w:pPr>
      <w:r>
        <w:rPr>
          <w:noProof/>
        </w:rPr>
        <w:drawing>
          <wp:anchor distT="0" distB="0" distL="114300" distR="114300" simplePos="0" relativeHeight="251659264" behindDoc="0" locked="0" layoutInCell="1" allowOverlap="1" wp14:anchorId="649A4E62" wp14:editId="68490340">
            <wp:simplePos x="0" y="0"/>
            <wp:positionH relativeFrom="margin">
              <wp:align>left</wp:align>
            </wp:positionH>
            <wp:positionV relativeFrom="paragraph">
              <wp:posOffset>564515</wp:posOffset>
            </wp:positionV>
            <wp:extent cx="5397500" cy="820420"/>
            <wp:effectExtent l="0" t="0" r="0" b="0"/>
            <wp:wrapSquare wrapText="bothSides"/>
            <wp:docPr id="462632941" name="Picture 4030407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040734"/>
                    <pic:cNvPicPr/>
                  </pic:nvPicPr>
                  <pic:blipFill>
                    <a:blip r:embed="rId28">
                      <a:extLst>
                        <a:ext uri="{28A0092B-C50C-407E-A947-70E740481C1C}">
                          <a14:useLocalDpi xmlns:a14="http://schemas.microsoft.com/office/drawing/2010/main" val="0"/>
                        </a:ext>
                      </a:extLst>
                    </a:blip>
                    <a:stretch>
                      <a:fillRect/>
                    </a:stretch>
                  </pic:blipFill>
                  <pic:spPr>
                    <a:xfrm>
                      <a:off x="0" y="0"/>
                      <a:ext cx="5397500" cy="820420"/>
                    </a:xfrm>
                    <a:prstGeom prst="rect">
                      <a:avLst/>
                    </a:prstGeom>
                  </pic:spPr>
                </pic:pic>
              </a:graphicData>
            </a:graphic>
          </wp:anchor>
        </w:drawing>
      </w:r>
      <w:r w:rsidR="449127B4" w:rsidRPr="0B25346A">
        <w:rPr>
          <w:b/>
          <w:bCs/>
        </w:rPr>
        <w:t>We assume</w:t>
      </w:r>
      <w:r w:rsidR="001F684B" w:rsidRPr="0B25346A">
        <w:rPr>
          <w:b/>
          <w:bCs/>
        </w:rPr>
        <w:t xml:space="preserve"> that</w:t>
      </w:r>
      <w:r w:rsidR="449127B4" w:rsidRPr="0B25346A">
        <w:rPr>
          <w:b/>
          <w:bCs/>
        </w:rPr>
        <w:t xml:space="preserve"> the unknown reward function</w:t>
      </w:r>
      <w:r w:rsidR="5B02D73C" w:rsidRPr="0B25346A">
        <w:rPr>
          <w:b/>
          <w:bCs/>
        </w:rPr>
        <w:t xml:space="preserve"> f</w:t>
      </w:r>
      <w:r w:rsidR="00113FAE">
        <w:rPr>
          <w:b/>
          <w:bCs/>
        </w:rPr>
        <w:t xml:space="preserve"> </w:t>
      </w:r>
      <w:r w:rsidR="00113FAE" w:rsidRPr="00CE6969">
        <w:rPr>
          <w:b/>
          <w:bCs/>
        </w:rPr>
        <w:t>(</w:t>
      </w:r>
      <w:r w:rsidR="00CE6969" w:rsidRPr="00CE6969">
        <w:rPr>
          <w:b/>
          <w:bCs/>
        </w:rPr>
        <w:t>in our case it’s the function that maps sequence to TIR value</w:t>
      </w:r>
      <w:r w:rsidR="00113FAE" w:rsidRPr="00CE6969">
        <w:rPr>
          <w:b/>
          <w:bCs/>
        </w:rPr>
        <w:t>)</w:t>
      </w:r>
      <w:r w:rsidR="449127B4" w:rsidRPr="0B25346A">
        <w:rPr>
          <w:b/>
          <w:bCs/>
        </w:rPr>
        <w:t xml:space="preserve"> is sampled from a Gaussian </w:t>
      </w:r>
      <w:r w:rsidR="006A47EC" w:rsidRPr="0B25346A">
        <w:rPr>
          <w:b/>
          <w:bCs/>
        </w:rPr>
        <w:t>P</w:t>
      </w:r>
      <w:r w:rsidR="449127B4" w:rsidRPr="0B25346A">
        <w:rPr>
          <w:b/>
          <w:bCs/>
        </w:rPr>
        <w:t xml:space="preserve">rocess (GP), where </w:t>
      </w:r>
      <w:r w:rsidR="0062005F" w:rsidRPr="0B25346A">
        <w:rPr>
          <w:b/>
          <w:bCs/>
        </w:rPr>
        <w:t xml:space="preserve">the </w:t>
      </w:r>
      <w:r w:rsidR="449127B4" w:rsidRPr="0B25346A">
        <w:rPr>
          <w:b/>
          <w:bCs/>
        </w:rPr>
        <w:t>GP is specified by its mean and covariance function</w:t>
      </w:r>
      <w:r w:rsidR="00CE6969">
        <w:rPr>
          <w:b/>
          <w:bCs/>
        </w:rPr>
        <w:t>s</w:t>
      </w:r>
      <w:r w:rsidR="2DB8D72D" w:rsidRPr="0B25346A">
        <w:rPr>
          <w:b/>
          <w:bCs/>
        </w:rPr>
        <w:t xml:space="preserve"> (</w:t>
      </w:r>
      <w:r w:rsidR="00113FAE">
        <w:rPr>
          <w:b/>
          <w:bCs/>
        </w:rPr>
        <w:t xml:space="preserve">we </w:t>
      </w:r>
      <w:r w:rsidR="2DB8D72D" w:rsidRPr="0B25346A">
        <w:rPr>
          <w:b/>
          <w:bCs/>
        </w:rPr>
        <w:t>defin</w:t>
      </w:r>
      <w:r w:rsidR="00544AFA">
        <w:rPr>
          <w:b/>
          <w:bCs/>
        </w:rPr>
        <w:t xml:space="preserve">e this </w:t>
      </w:r>
      <w:r w:rsidR="2DB8D72D" w:rsidRPr="0B25346A">
        <w:rPr>
          <w:b/>
          <w:bCs/>
        </w:rPr>
        <w:t>Section 2.2.2</w:t>
      </w:r>
      <w:r w:rsidR="00A066FD">
        <w:rPr>
          <w:b/>
          <w:bCs/>
        </w:rPr>
        <w:t>,</w:t>
      </w:r>
      <w:r w:rsidR="00544AFA">
        <w:rPr>
          <w:b/>
          <w:bCs/>
        </w:rPr>
        <w:t xml:space="preserve"> copied</w:t>
      </w:r>
      <w:r w:rsidR="2DB8D72D" w:rsidRPr="0B25346A">
        <w:rPr>
          <w:b/>
          <w:bCs/>
        </w:rPr>
        <w:t xml:space="preserve"> below</w:t>
      </w:r>
      <w:r w:rsidR="00544AFA">
        <w:rPr>
          <w:b/>
          <w:bCs/>
        </w:rPr>
        <w:t xml:space="preserve"> for convenience</w:t>
      </w:r>
      <w:r w:rsidR="2DB8D72D" w:rsidRPr="0B25346A">
        <w:rPr>
          <w:b/>
          <w:bCs/>
        </w:rPr>
        <w:t>)</w:t>
      </w:r>
      <w:r w:rsidR="449127B4" w:rsidRPr="0B25346A">
        <w:rPr>
          <w:b/>
          <w:bCs/>
        </w:rPr>
        <w:t xml:space="preserve">. </w:t>
      </w:r>
    </w:p>
    <w:p w14:paraId="57B87193" w14:textId="12E87ABF" w:rsidR="00BB5551" w:rsidRDefault="449127B4" w:rsidP="0B25346A">
      <w:pPr>
        <w:spacing w:line="240" w:lineRule="exact"/>
        <w:rPr>
          <w:b/>
          <w:bCs/>
        </w:rPr>
      </w:pPr>
      <w:r w:rsidRPr="0B25346A">
        <w:rPr>
          <w:b/>
          <w:bCs/>
        </w:rPr>
        <w:t xml:space="preserve">In appendix, we introduced </w:t>
      </w:r>
      <w:r w:rsidR="00667F44">
        <w:rPr>
          <w:b/>
          <w:bCs/>
        </w:rPr>
        <w:t xml:space="preserve">and described </w:t>
      </w:r>
      <w:r w:rsidRPr="0B25346A">
        <w:rPr>
          <w:b/>
          <w:bCs/>
        </w:rPr>
        <w:t xml:space="preserve">GP </w:t>
      </w:r>
      <w:r w:rsidR="00A42F2B">
        <w:rPr>
          <w:b/>
          <w:bCs/>
        </w:rPr>
        <w:t>R</w:t>
      </w:r>
      <w:r w:rsidRPr="0B25346A">
        <w:rPr>
          <w:b/>
          <w:bCs/>
        </w:rPr>
        <w:t xml:space="preserve">egression </w:t>
      </w:r>
      <w:r w:rsidR="00667F44">
        <w:rPr>
          <w:b/>
          <w:bCs/>
        </w:rPr>
        <w:t xml:space="preserve">and how its </w:t>
      </w:r>
      <w:r w:rsidR="00340C45">
        <w:rPr>
          <w:b/>
          <w:bCs/>
        </w:rPr>
        <w:t xml:space="preserve">posterior </w:t>
      </w:r>
      <w:r w:rsidR="00667F44">
        <w:rPr>
          <w:b/>
          <w:bCs/>
        </w:rPr>
        <w:t xml:space="preserve">is </w:t>
      </w:r>
      <w:r w:rsidR="00340C45">
        <w:rPr>
          <w:b/>
          <w:bCs/>
        </w:rPr>
        <w:t>updated based</w:t>
      </w:r>
      <w:r w:rsidRPr="0B25346A">
        <w:rPr>
          <w:b/>
          <w:bCs/>
        </w:rPr>
        <w:t xml:space="preserve"> on</w:t>
      </w:r>
      <w:r w:rsidR="00257E87">
        <w:rPr>
          <w:b/>
          <w:bCs/>
        </w:rPr>
        <w:t xml:space="preserve"> the</w:t>
      </w:r>
      <w:r w:rsidRPr="0B25346A">
        <w:rPr>
          <w:b/>
          <w:bCs/>
        </w:rPr>
        <w:t xml:space="preserve"> observed</w:t>
      </w:r>
      <w:r w:rsidR="00257E87">
        <w:rPr>
          <w:b/>
          <w:bCs/>
        </w:rPr>
        <w:t xml:space="preserve"> (tested) </w:t>
      </w:r>
      <w:r w:rsidRPr="0B25346A">
        <w:rPr>
          <w:b/>
          <w:bCs/>
        </w:rPr>
        <w:t xml:space="preserve">samples. </w:t>
      </w:r>
      <w:r w:rsidR="039E534A" w:rsidRPr="5EC7CED6">
        <w:rPr>
          <w:b/>
          <w:bCs/>
        </w:rPr>
        <w:t xml:space="preserve">We </w:t>
      </w:r>
      <w:r w:rsidR="00257E87">
        <w:rPr>
          <w:b/>
          <w:bCs/>
        </w:rPr>
        <w:t>have shown this</w:t>
      </w:r>
      <w:r w:rsidR="039E534A" w:rsidRPr="5EC7CED6">
        <w:rPr>
          <w:b/>
          <w:bCs/>
        </w:rPr>
        <w:t xml:space="preserve"> posterior update </w:t>
      </w:r>
      <w:r w:rsidR="039E534A" w:rsidRPr="571EA480">
        <w:rPr>
          <w:b/>
          <w:bCs/>
        </w:rPr>
        <w:t>with</w:t>
      </w:r>
      <w:r w:rsidRPr="340A45B3">
        <w:rPr>
          <w:b/>
          <w:bCs/>
        </w:rPr>
        <w:t xml:space="preserve"> mean function</w:t>
      </w:r>
      <w:r w:rsidR="00257E87">
        <w:rPr>
          <w:b/>
          <w:bCs/>
        </w:rPr>
        <w:t xml:space="preserve"> set</w:t>
      </w:r>
      <w:r w:rsidRPr="340A45B3">
        <w:rPr>
          <w:b/>
          <w:bCs/>
        </w:rPr>
        <w:t xml:space="preserve"> </w:t>
      </w:r>
      <w:r w:rsidR="34FEBC96" w:rsidRPr="665EA9C9">
        <w:rPr>
          <w:b/>
          <w:bCs/>
        </w:rPr>
        <w:t>as</w:t>
      </w:r>
      <w:r w:rsidRPr="340A45B3">
        <w:rPr>
          <w:b/>
          <w:bCs/>
        </w:rPr>
        <w:t xml:space="preserve"> zero</w:t>
      </w:r>
      <w:r w:rsidR="3095852F" w:rsidRPr="571EA480">
        <w:rPr>
          <w:b/>
          <w:bCs/>
        </w:rPr>
        <w:t xml:space="preserve"> </w:t>
      </w:r>
      <w:r w:rsidR="00257E87">
        <w:rPr>
          <w:b/>
          <w:bCs/>
        </w:rPr>
        <w:t>to simplify it for</w:t>
      </w:r>
      <w:r w:rsidR="3095852F" w:rsidRPr="571EA480">
        <w:rPr>
          <w:b/>
          <w:bCs/>
        </w:rPr>
        <w:t xml:space="preserve"> </w:t>
      </w:r>
      <w:r w:rsidR="3095852F" w:rsidRPr="49739A8B">
        <w:rPr>
          <w:b/>
          <w:bCs/>
        </w:rPr>
        <w:t xml:space="preserve">illustration </w:t>
      </w:r>
      <w:r w:rsidR="3095852F" w:rsidRPr="7B92771B">
        <w:rPr>
          <w:b/>
          <w:bCs/>
        </w:rPr>
        <w:t>purpose</w:t>
      </w:r>
      <w:r w:rsidR="006B00AE">
        <w:rPr>
          <w:b/>
          <w:bCs/>
        </w:rPr>
        <w:t>s</w:t>
      </w:r>
      <w:r w:rsidR="3095852F" w:rsidRPr="15B294A6">
        <w:rPr>
          <w:b/>
          <w:bCs/>
        </w:rPr>
        <w:t xml:space="preserve"> </w:t>
      </w:r>
      <w:r w:rsidRPr="340A45B3">
        <w:rPr>
          <w:b/>
          <w:bCs/>
        </w:rPr>
        <w:t>following [</w:t>
      </w:r>
      <w:r w:rsidR="64A498E3" w:rsidRPr="340A45B3">
        <w:rPr>
          <w:b/>
          <w:bCs/>
        </w:rPr>
        <w:t>27</w:t>
      </w:r>
      <w:r w:rsidRPr="340A45B3">
        <w:rPr>
          <w:b/>
          <w:bCs/>
        </w:rPr>
        <w:t xml:space="preserve">]. </w:t>
      </w:r>
      <w:r w:rsidRPr="0B25346A">
        <w:rPr>
          <w:b/>
          <w:bCs/>
        </w:rPr>
        <w:t>The posterior predictions for non-zero mean case can be inferred from th</w:t>
      </w:r>
      <w:r w:rsidR="00EE54FC">
        <w:rPr>
          <w:b/>
          <w:bCs/>
        </w:rPr>
        <w:t>is</w:t>
      </w:r>
      <w:r w:rsidRPr="0B25346A">
        <w:rPr>
          <w:b/>
          <w:bCs/>
        </w:rPr>
        <w:t xml:space="preserve"> </w:t>
      </w:r>
      <w:r w:rsidR="0051373B" w:rsidRPr="0B25346A">
        <w:rPr>
          <w:b/>
          <w:bCs/>
        </w:rPr>
        <w:t>zero-mean</w:t>
      </w:r>
      <w:r w:rsidRPr="0B25346A">
        <w:rPr>
          <w:b/>
          <w:bCs/>
        </w:rPr>
        <w:t xml:space="preserve"> case. </w:t>
      </w:r>
      <w:r w:rsidR="007C0AE3">
        <w:rPr>
          <w:b/>
          <w:bCs/>
        </w:rPr>
        <w:t>However, t</w:t>
      </w:r>
      <w:r w:rsidRPr="0B25346A">
        <w:rPr>
          <w:b/>
          <w:bCs/>
        </w:rPr>
        <w:t xml:space="preserve">o avoid </w:t>
      </w:r>
      <w:r w:rsidR="094EA9C6" w:rsidRPr="0B25346A">
        <w:rPr>
          <w:b/>
          <w:bCs/>
        </w:rPr>
        <w:t>confusion, we</w:t>
      </w:r>
      <w:r w:rsidR="007C0AE3">
        <w:rPr>
          <w:b/>
          <w:bCs/>
        </w:rPr>
        <w:t xml:space="preserve"> have</w:t>
      </w:r>
      <w:r w:rsidR="094EA9C6" w:rsidRPr="0B25346A">
        <w:rPr>
          <w:b/>
          <w:bCs/>
        </w:rPr>
        <w:t xml:space="preserve"> change</w:t>
      </w:r>
      <w:r w:rsidR="007C0AE3">
        <w:rPr>
          <w:b/>
          <w:bCs/>
        </w:rPr>
        <w:t>d</w:t>
      </w:r>
      <w:r w:rsidR="094EA9C6" w:rsidRPr="0B25346A">
        <w:rPr>
          <w:b/>
          <w:bCs/>
        </w:rPr>
        <w:t xml:space="preserve"> the appendix </w:t>
      </w:r>
      <w:r w:rsidR="00B5058B">
        <w:rPr>
          <w:b/>
          <w:bCs/>
        </w:rPr>
        <w:t xml:space="preserve">to </w:t>
      </w:r>
      <w:r w:rsidR="007C0AE3">
        <w:rPr>
          <w:b/>
          <w:bCs/>
        </w:rPr>
        <w:t>show the</w:t>
      </w:r>
      <w:r w:rsidR="094EA9C6" w:rsidRPr="0B25346A">
        <w:rPr>
          <w:b/>
          <w:bCs/>
        </w:rPr>
        <w:t xml:space="preserve"> prediction </w:t>
      </w:r>
      <w:r w:rsidR="0051373B">
        <w:rPr>
          <w:b/>
          <w:bCs/>
        </w:rPr>
        <w:t xml:space="preserve">updates </w:t>
      </w:r>
      <w:r w:rsidR="094EA9C6" w:rsidRPr="0B25346A">
        <w:rPr>
          <w:b/>
          <w:bCs/>
        </w:rPr>
        <w:t>for all cases (including non-zero mean functions</w:t>
      </w:r>
      <w:r w:rsidR="00B5058B">
        <w:rPr>
          <w:b/>
          <w:bCs/>
        </w:rPr>
        <w:t>):</w:t>
      </w:r>
    </w:p>
    <w:p w14:paraId="41B52DFA" w14:textId="68C04535" w:rsidR="005F49EB" w:rsidRDefault="005F49EB" w:rsidP="0B25346A">
      <w:pPr>
        <w:spacing w:line="240" w:lineRule="exact"/>
        <w:rPr>
          <w:b/>
          <w:bCs/>
        </w:rPr>
      </w:pPr>
      <w:r>
        <w:rPr>
          <w:noProof/>
        </w:rPr>
        <w:lastRenderedPageBreak/>
        <w:drawing>
          <wp:anchor distT="0" distB="0" distL="114300" distR="114300" simplePos="0" relativeHeight="251658240" behindDoc="0" locked="0" layoutInCell="1" allowOverlap="1" wp14:anchorId="332BFAD1" wp14:editId="3941E15E">
            <wp:simplePos x="0" y="0"/>
            <wp:positionH relativeFrom="margin">
              <wp:posOffset>0</wp:posOffset>
            </wp:positionH>
            <wp:positionV relativeFrom="paragraph">
              <wp:posOffset>254000</wp:posOffset>
            </wp:positionV>
            <wp:extent cx="5499100" cy="1280160"/>
            <wp:effectExtent l="0" t="0" r="635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99100" cy="1280160"/>
                    </a:xfrm>
                    <a:prstGeom prst="rect">
                      <a:avLst/>
                    </a:prstGeom>
                    <a:noFill/>
                  </pic:spPr>
                </pic:pic>
              </a:graphicData>
            </a:graphic>
          </wp:anchor>
        </w:drawing>
      </w:r>
    </w:p>
    <w:p w14:paraId="09BD2572" w14:textId="77777777" w:rsidR="005F49EB" w:rsidRPr="008469E8" w:rsidRDefault="005F49EB" w:rsidP="0B25346A">
      <w:pPr>
        <w:spacing w:line="240" w:lineRule="exact"/>
      </w:pPr>
    </w:p>
    <w:p w14:paraId="4BC1FD33" w14:textId="000F467B" w:rsidR="00101100" w:rsidRPr="00101100" w:rsidRDefault="00FC2AAE" w:rsidP="00101100">
      <w:r>
        <w:t>5. Page 4, line 38 – The posterior mean and standard deviation, of what? Please say explicitly.</w:t>
      </w:r>
    </w:p>
    <w:p w14:paraId="3DF263EA" w14:textId="59F84309" w:rsidR="509D3E02" w:rsidRDefault="0049044B" w:rsidP="0177422A">
      <w:r>
        <w:rPr>
          <w:b/>
        </w:rPr>
        <w:t>We have updated our text to reflect this:</w:t>
      </w:r>
    </w:p>
    <w:p w14:paraId="744D7C51" w14:textId="3019A54F" w:rsidR="0015559F" w:rsidRPr="0015559F" w:rsidRDefault="00367373" w:rsidP="0015559F">
      <w:r>
        <w:rPr>
          <w:noProof/>
        </w:rPr>
        <w:drawing>
          <wp:inline distT="0" distB="0" distL="0" distR="0" wp14:anchorId="1B1F65FB" wp14:editId="1E97FD04">
            <wp:extent cx="5731510" cy="47942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79425"/>
                    </a:xfrm>
                    <a:prstGeom prst="rect">
                      <a:avLst/>
                    </a:prstGeom>
                  </pic:spPr>
                </pic:pic>
              </a:graphicData>
            </a:graphic>
          </wp:inline>
        </w:drawing>
      </w:r>
      <w:r>
        <w:t xml:space="preserve"> </w:t>
      </w:r>
      <w:r w:rsidR="00FC2AAE">
        <w:t xml:space="preserve">6. Page 5, last paragraph – I suggest </w:t>
      </w:r>
      <w:proofErr w:type="gramStart"/>
      <w:r w:rsidR="00FC2AAE">
        <w:t>to be</w:t>
      </w:r>
      <w:proofErr w:type="gramEnd"/>
      <w:r w:rsidR="00FC2AAE">
        <w:t xml:space="preserve"> more strict in using the term observation. For example,</w:t>
      </w:r>
      <w:r w:rsidR="00ED7F35">
        <w:t xml:space="preserve"> </w:t>
      </w:r>
      <w:r w:rsidR="00FC2AAE">
        <w:t>it is used both in “observed points (</w:t>
      </w:r>
      <w:proofErr w:type="gramStart"/>
      <w:r w:rsidR="00FC2AAE">
        <w:t>i.e.</w:t>
      </w:r>
      <w:proofErr w:type="gramEnd"/>
      <w:r w:rsidR="00FC2AAE">
        <w:t xml:space="preserve"> features)” and “true label, i.e. observation”.</w:t>
      </w:r>
    </w:p>
    <w:p w14:paraId="4C22E560" w14:textId="6450F6CC" w:rsidR="3A24038A" w:rsidRPr="00B0796C" w:rsidRDefault="007424CA" w:rsidP="648869FF">
      <w:pPr>
        <w:rPr>
          <w:b/>
        </w:rPr>
      </w:pPr>
      <w:r>
        <w:rPr>
          <w:b/>
        </w:rPr>
        <w:t>We have revised the text to</w:t>
      </w:r>
      <w:r w:rsidR="3A24038A" w:rsidRPr="00B0796C">
        <w:rPr>
          <w:b/>
        </w:rPr>
        <w:t xml:space="preserve"> </w:t>
      </w:r>
      <w:r w:rsidR="00B0796C">
        <w:rPr>
          <w:b/>
        </w:rPr>
        <w:t>denote</w:t>
      </w:r>
      <w:r w:rsidR="3A24038A" w:rsidRPr="00B0796C">
        <w:rPr>
          <w:b/>
        </w:rPr>
        <w:t xml:space="preserve"> RBS </w:t>
      </w:r>
      <w:r w:rsidR="00B0796C" w:rsidRPr="00B0796C">
        <w:rPr>
          <w:b/>
        </w:rPr>
        <w:t>sequences</w:t>
      </w:r>
      <w:r w:rsidR="3A24038A" w:rsidRPr="00B0796C">
        <w:rPr>
          <w:b/>
        </w:rPr>
        <w:t xml:space="preserve"> as “features” and </w:t>
      </w:r>
      <w:r w:rsidR="57A2ED5B" w:rsidRPr="00B0796C">
        <w:rPr>
          <w:b/>
        </w:rPr>
        <w:t xml:space="preserve">TIR as “label” to avoid confusion. The “observed” </w:t>
      </w:r>
      <w:r w:rsidR="00B40D0F">
        <w:rPr>
          <w:b/>
        </w:rPr>
        <w:t>is now</w:t>
      </w:r>
      <w:r w:rsidR="57A2ED5B" w:rsidRPr="00B0796C">
        <w:rPr>
          <w:b/>
        </w:rPr>
        <w:t xml:space="preserve"> only used for </w:t>
      </w:r>
      <w:r w:rsidR="00B40D0F">
        <w:rPr>
          <w:b/>
        </w:rPr>
        <w:t xml:space="preserve">describing </w:t>
      </w:r>
      <w:r w:rsidR="5ABBD162" w:rsidRPr="00B0796C">
        <w:rPr>
          <w:b/>
        </w:rPr>
        <w:t>the</w:t>
      </w:r>
      <w:r w:rsidR="57A2ED5B" w:rsidRPr="00B0796C">
        <w:rPr>
          <w:b/>
        </w:rPr>
        <w:t xml:space="preserve"> </w:t>
      </w:r>
      <w:r w:rsidR="5ABBD162" w:rsidRPr="00B0796C">
        <w:rPr>
          <w:b/>
        </w:rPr>
        <w:t xml:space="preserve">status, </w:t>
      </w:r>
      <w:proofErr w:type="gramStart"/>
      <w:r w:rsidR="5ABBD162" w:rsidRPr="00B0796C">
        <w:rPr>
          <w:b/>
          <w:bCs/>
        </w:rPr>
        <w:t>i</w:t>
      </w:r>
      <w:r w:rsidR="5ABBD162" w:rsidRPr="00B0796C">
        <w:rPr>
          <w:b/>
        </w:rPr>
        <w:t>.e.</w:t>
      </w:r>
      <w:proofErr w:type="gramEnd"/>
      <w:r w:rsidR="57A2ED5B" w:rsidRPr="00B0796C">
        <w:rPr>
          <w:b/>
        </w:rPr>
        <w:t xml:space="preserve"> whether we </w:t>
      </w:r>
      <w:r w:rsidR="00B0796C">
        <w:rPr>
          <w:b/>
        </w:rPr>
        <w:t>have tested the relevant sequences</w:t>
      </w:r>
      <w:r w:rsidR="57A2ED5B" w:rsidRPr="00B0796C">
        <w:rPr>
          <w:b/>
        </w:rPr>
        <w:t xml:space="preserve">. </w:t>
      </w:r>
    </w:p>
    <w:p w14:paraId="33D033CB" w14:textId="7F5A7567" w:rsidR="00237C96" w:rsidRDefault="00FC2AAE" w:rsidP="00FC2AAE">
      <w:r>
        <w:t>7. Page 5, last paragraph – Given the batch approach for generating recommendations, it would be</w:t>
      </w:r>
      <w:r w:rsidR="00014EE6">
        <w:t xml:space="preserve"> </w:t>
      </w:r>
      <w:r>
        <w:t>useful to clarify whether the training should be, or not, performed for each point in the batch,</w:t>
      </w:r>
      <w:r w:rsidR="00AA0E71">
        <w:t xml:space="preserve"> </w:t>
      </w:r>
      <w:proofErr w:type="gramStart"/>
      <w:r>
        <w:t>i.e.</w:t>
      </w:r>
      <w:proofErr w:type="gramEnd"/>
      <w:r>
        <w:t xml:space="preserve"> 90 times, so to calculate predicted standard deviation and update the UCB score.</w:t>
      </w:r>
    </w:p>
    <w:p w14:paraId="285473AC" w14:textId="7DCE58D2" w:rsidR="3EDD9C65" w:rsidRDefault="003732DF" w:rsidP="10E9F83E">
      <w:pPr>
        <w:rPr>
          <w:b/>
        </w:rPr>
      </w:pPr>
      <w:r>
        <w:rPr>
          <w:b/>
        </w:rPr>
        <w:t>W</w:t>
      </w:r>
      <w:r w:rsidR="005159C5">
        <w:rPr>
          <w:b/>
        </w:rPr>
        <w:t xml:space="preserve">e </w:t>
      </w:r>
      <w:r w:rsidR="00932F52">
        <w:rPr>
          <w:b/>
        </w:rPr>
        <w:t>have updated the</w:t>
      </w:r>
      <w:r w:rsidR="005159C5">
        <w:rPr>
          <w:b/>
        </w:rPr>
        <w:t xml:space="preserve"> </w:t>
      </w:r>
      <w:r w:rsidR="005159C5" w:rsidRPr="005159C5">
        <w:rPr>
          <w:b/>
        </w:rPr>
        <w:t xml:space="preserve">Recommendation: Batch Upper Confidence Bound Bandit </w:t>
      </w:r>
      <w:r w:rsidR="005159C5">
        <w:rPr>
          <w:b/>
        </w:rPr>
        <w:t>subsection of the manuscript</w:t>
      </w:r>
      <w:r w:rsidR="00932F52">
        <w:rPr>
          <w:b/>
        </w:rPr>
        <w:t xml:space="preserve"> to read</w:t>
      </w:r>
      <w:r w:rsidR="00DF103C">
        <w:rPr>
          <w:b/>
        </w:rPr>
        <w:t xml:space="preserve"> to better explain this point</w:t>
      </w:r>
      <w:r w:rsidR="005159C5">
        <w:rPr>
          <w:b/>
        </w:rPr>
        <w:t xml:space="preserve">: </w:t>
      </w:r>
    </w:p>
    <w:p w14:paraId="07E14B32" w14:textId="3F40F23E" w:rsidR="006663CA" w:rsidRPr="00472D6A" w:rsidRDefault="00932F52" w:rsidP="10E9F83E">
      <w:pPr>
        <w:rPr>
          <w:b/>
        </w:rPr>
      </w:pPr>
      <w:r>
        <w:rPr>
          <w:noProof/>
        </w:rPr>
        <w:drawing>
          <wp:inline distT="0" distB="0" distL="0" distR="0" wp14:anchorId="79D8E1F7" wp14:editId="7AE6000E">
            <wp:extent cx="5731510" cy="666750"/>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666750"/>
                    </a:xfrm>
                    <a:prstGeom prst="rect">
                      <a:avLst/>
                    </a:prstGeom>
                  </pic:spPr>
                </pic:pic>
              </a:graphicData>
            </a:graphic>
          </wp:inline>
        </w:drawing>
      </w:r>
    </w:p>
    <w:p w14:paraId="564F92A3" w14:textId="77777777" w:rsidR="00B77496" w:rsidRPr="00B77496" w:rsidRDefault="00FC2AAE" w:rsidP="00B77496">
      <w:r>
        <w:t>8. Figure 1 – “...mean of±1.96 standard deviation”. If “of” is not a typo here it is confusing.</w:t>
      </w:r>
    </w:p>
    <w:p w14:paraId="5AFC12DB" w14:textId="41FB7D39" w:rsidR="4D146225" w:rsidRPr="00C619B1" w:rsidRDefault="00C619B1" w:rsidP="4D146225">
      <w:pPr>
        <w:rPr>
          <w:b/>
        </w:rPr>
      </w:pPr>
      <w:r>
        <w:rPr>
          <w:b/>
        </w:rPr>
        <w:t>It was</w:t>
      </w:r>
      <w:r w:rsidR="25D2E309" w:rsidRPr="219FA573">
        <w:rPr>
          <w:b/>
        </w:rPr>
        <w:t xml:space="preserve"> a typo. </w:t>
      </w:r>
      <w:r w:rsidR="25D2E309" w:rsidRPr="3CEEC8F1">
        <w:rPr>
          <w:b/>
          <w:bCs/>
        </w:rPr>
        <w:t xml:space="preserve">It </w:t>
      </w:r>
      <w:r w:rsidR="25D2E309" w:rsidRPr="0E2E31B1">
        <w:rPr>
          <w:b/>
          <w:bCs/>
        </w:rPr>
        <w:t xml:space="preserve">should </w:t>
      </w:r>
      <w:r>
        <w:rPr>
          <w:b/>
          <w:bCs/>
        </w:rPr>
        <w:t>read</w:t>
      </w:r>
      <w:r w:rsidR="25D2E309" w:rsidRPr="0E2E31B1">
        <w:rPr>
          <w:b/>
          <w:bCs/>
        </w:rPr>
        <w:t xml:space="preserve"> </w:t>
      </w:r>
      <w:r w:rsidR="25D2E309" w:rsidRPr="00472D6A">
        <w:rPr>
          <w:b/>
        </w:rPr>
        <w:t>“...mean ±1.96 standard deviation</w:t>
      </w:r>
      <w:r>
        <w:rPr>
          <w:b/>
        </w:rPr>
        <w:t>” and the text has been updated accordingly.</w:t>
      </w:r>
    </w:p>
    <w:p w14:paraId="755E0A1A" w14:textId="6892192D" w:rsidR="00237C96" w:rsidRDefault="00FC2AAE" w:rsidP="00FC2AAE">
      <w:pPr>
        <w:rPr>
          <w:highlight w:val="yellow"/>
        </w:rPr>
      </w:pPr>
      <w:r>
        <w:t xml:space="preserve">9. </w:t>
      </w:r>
      <w:r w:rsidRPr="00F53651">
        <w:t xml:space="preserve">I strongly suggest </w:t>
      </w:r>
      <w:proofErr w:type="gramStart"/>
      <w:r w:rsidRPr="00F53651">
        <w:t>to increase</w:t>
      </w:r>
      <w:proofErr w:type="gramEnd"/>
      <w:r w:rsidRPr="00F53651">
        <w:t xml:space="preserve"> font size in all figures’ axes, titles, labels.</w:t>
      </w:r>
    </w:p>
    <w:p w14:paraId="19ADFEAE" w14:textId="49E36FEA" w:rsidR="3DCB16FF" w:rsidRPr="00F53651" w:rsidRDefault="00F53651" w:rsidP="70028E2F">
      <w:pPr>
        <w:rPr>
          <w:b/>
          <w:bCs/>
        </w:rPr>
      </w:pPr>
      <w:r w:rsidRPr="00F53651">
        <w:rPr>
          <w:b/>
          <w:bCs/>
        </w:rPr>
        <w:t>As suggested, w</w:t>
      </w:r>
      <w:r w:rsidR="3DCB16FF" w:rsidRPr="00F53651">
        <w:rPr>
          <w:b/>
          <w:bCs/>
        </w:rPr>
        <w:t>e</w:t>
      </w:r>
      <w:r w:rsidRPr="00F53651">
        <w:rPr>
          <w:b/>
          <w:bCs/>
        </w:rPr>
        <w:t xml:space="preserve"> have</w:t>
      </w:r>
      <w:r w:rsidR="3DCB16FF" w:rsidRPr="00F53651">
        <w:rPr>
          <w:b/>
          <w:bCs/>
        </w:rPr>
        <w:t xml:space="preserve"> increase</w:t>
      </w:r>
      <w:r w:rsidRPr="00F53651">
        <w:rPr>
          <w:b/>
          <w:bCs/>
        </w:rPr>
        <w:t>d</w:t>
      </w:r>
      <w:r w:rsidR="3DCB16FF" w:rsidRPr="00F53651">
        <w:rPr>
          <w:b/>
          <w:bCs/>
        </w:rPr>
        <w:t xml:space="preserve"> the font size in all figures</w:t>
      </w:r>
      <w:r w:rsidRPr="00F53651">
        <w:rPr>
          <w:b/>
          <w:bCs/>
        </w:rPr>
        <w:t>.</w:t>
      </w:r>
      <w:r w:rsidR="3DCB16FF" w:rsidRPr="00F53651">
        <w:rPr>
          <w:b/>
          <w:bCs/>
        </w:rPr>
        <w:t xml:space="preserve"> </w:t>
      </w:r>
    </w:p>
    <w:p w14:paraId="0180A4A2" w14:textId="33123863" w:rsidR="009F635A" w:rsidRDefault="00FC2AAE" w:rsidP="00FC2AAE">
      <w:r>
        <w:t>10. Section 3.1, Figure 2 – Please explain TIR(n)=TIR(n-1) in the caption or make a reference in</w:t>
      </w:r>
      <w:r w:rsidR="009F635A">
        <w:t xml:space="preserve"> </w:t>
      </w:r>
      <w:r>
        <w:t>the text. Also, in caption n, k –&gt;</w:t>
      </w:r>
      <w:proofErr w:type="spellStart"/>
      <w:proofErr w:type="gramStart"/>
      <w:r>
        <w:t>n,k</w:t>
      </w:r>
      <w:proofErr w:type="spellEnd"/>
      <w:r>
        <w:t>.</w:t>
      </w:r>
      <w:proofErr w:type="gramEnd"/>
    </w:p>
    <w:p w14:paraId="58BCFC88" w14:textId="30CDBA0E" w:rsidR="00EC5476" w:rsidRDefault="00D37EA3" w:rsidP="00FC2AAE">
      <w:pPr>
        <w:rPr>
          <w:b/>
          <w:bCs/>
        </w:rPr>
      </w:pPr>
      <w:r>
        <w:rPr>
          <w:b/>
          <w:bCs/>
        </w:rPr>
        <w:t xml:space="preserve">Upon additional consideration, the authors have decided that the </w:t>
      </w:r>
      <w:r w:rsidR="00430CE5" w:rsidRPr="00430CE5">
        <w:rPr>
          <w:b/>
          <w:bCs/>
        </w:rPr>
        <w:t xml:space="preserve">TIR(n)=TIR(n-1) condition </w:t>
      </w:r>
      <w:r w:rsidR="00430CE5">
        <w:rPr>
          <w:b/>
          <w:bCs/>
        </w:rPr>
        <w:t xml:space="preserve">does not represent the intended statement properly. This has now changed to “Goal Met?” </w:t>
      </w:r>
      <w:r w:rsidR="00F968AA">
        <w:rPr>
          <w:b/>
          <w:bCs/>
        </w:rPr>
        <w:t xml:space="preserve">in the respective box with the following explanation set in the caption: </w:t>
      </w:r>
    </w:p>
    <w:p w14:paraId="5F676F7E" w14:textId="585C8C20" w:rsidR="00A11327" w:rsidRPr="00EC5476" w:rsidRDefault="006A4BC4" w:rsidP="00FC2AAE">
      <w:pPr>
        <w:rPr>
          <w:b/>
          <w:bCs/>
        </w:rPr>
      </w:pPr>
      <w:r>
        <w:rPr>
          <w:noProof/>
        </w:rPr>
        <w:lastRenderedPageBreak/>
        <w:drawing>
          <wp:inline distT="0" distB="0" distL="0" distR="0" wp14:anchorId="71789145" wp14:editId="3704CE9A">
            <wp:extent cx="5731510" cy="604520"/>
            <wp:effectExtent l="0" t="0" r="254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604520"/>
                    </a:xfrm>
                    <a:prstGeom prst="rect">
                      <a:avLst/>
                    </a:prstGeom>
                  </pic:spPr>
                </pic:pic>
              </a:graphicData>
            </a:graphic>
          </wp:inline>
        </w:drawing>
      </w:r>
    </w:p>
    <w:p w14:paraId="434ABC0E" w14:textId="0412191F" w:rsidR="009F635A" w:rsidRDefault="00FC2AAE" w:rsidP="00FC2AAE">
      <w:r>
        <w:t>11. Section 3.1, last paragraph – The authors chose to modify the 6-bp core of the sequence with</w:t>
      </w:r>
      <w:r w:rsidR="00237C96">
        <w:t xml:space="preserve"> </w:t>
      </w:r>
      <w:r>
        <w:t>their approach, motivated by larger impact on TIR when compared to single nucleotide changes</w:t>
      </w:r>
      <w:r w:rsidR="00237C96">
        <w:t xml:space="preserve"> </w:t>
      </w:r>
      <w:r>
        <w:t>in the non-core region. However, although the impact is larger, in</w:t>
      </w:r>
      <w:r w:rsidR="00237C96">
        <w:t xml:space="preserve"> </w:t>
      </w:r>
      <w:r>
        <w:t>all</w:t>
      </w:r>
      <w:r w:rsidR="00237C96">
        <w:t xml:space="preserve"> </w:t>
      </w:r>
      <w:r>
        <w:t>cases it is towards lower</w:t>
      </w:r>
      <w:r w:rsidR="00237C96">
        <w:t xml:space="preserve"> </w:t>
      </w:r>
      <w:r>
        <w:t>values of TIR. Having in mind that the objective of the study is to increase protein expression,</w:t>
      </w:r>
      <w:r w:rsidR="00237C96">
        <w:t xml:space="preserve"> </w:t>
      </w:r>
      <w:r>
        <w:t>the question arises of why they decided not to consider non-core modifications.</w:t>
      </w:r>
    </w:p>
    <w:p w14:paraId="0F470D7F" w14:textId="4400C7AB" w:rsidR="00C114D7" w:rsidRPr="00617FDC" w:rsidRDefault="0049678B" w:rsidP="00FC2AAE">
      <w:pPr>
        <w:rPr>
          <w:b/>
          <w:bCs/>
        </w:rPr>
      </w:pPr>
      <w:r w:rsidRPr="00617FDC">
        <w:rPr>
          <w:b/>
          <w:bCs/>
        </w:rPr>
        <w:t xml:space="preserve">The authors agree with this </w:t>
      </w:r>
      <w:r w:rsidR="00C114D7" w:rsidRPr="00617FDC">
        <w:rPr>
          <w:b/>
          <w:bCs/>
        </w:rPr>
        <w:t>observation</w:t>
      </w:r>
      <w:r w:rsidRPr="00617FDC">
        <w:rPr>
          <w:b/>
          <w:bCs/>
        </w:rPr>
        <w:t>. However,</w:t>
      </w:r>
      <w:r w:rsidR="00C114D7" w:rsidRPr="00617FDC">
        <w:rPr>
          <w:b/>
          <w:bCs/>
        </w:rPr>
        <w:t xml:space="preserve"> this is mostly because </w:t>
      </w:r>
      <w:r w:rsidR="006B024B" w:rsidRPr="00617FDC">
        <w:rPr>
          <w:b/>
          <w:bCs/>
        </w:rPr>
        <w:t xml:space="preserve">our benchmark sequence is already very strong </w:t>
      </w:r>
      <w:r w:rsidR="002F1E86" w:rsidRPr="00617FDC">
        <w:rPr>
          <w:b/>
          <w:bCs/>
        </w:rPr>
        <w:t xml:space="preserve">and random changes will in most cases result in decreased </w:t>
      </w:r>
      <w:r w:rsidR="00160855" w:rsidRPr="00617FDC">
        <w:rPr>
          <w:b/>
          <w:bCs/>
        </w:rPr>
        <w:t xml:space="preserve">TIR, as exemplified in our other results. </w:t>
      </w:r>
      <w:r w:rsidR="00975519">
        <w:rPr>
          <w:b/>
          <w:bCs/>
        </w:rPr>
        <w:t>Additionally,</w:t>
      </w:r>
      <w:r w:rsidR="6AF36A3E" w:rsidRPr="17351285">
        <w:rPr>
          <w:b/>
          <w:bCs/>
        </w:rPr>
        <w:t xml:space="preserve"> our </w:t>
      </w:r>
      <w:r w:rsidR="6AF36A3E" w:rsidRPr="78171706">
        <w:rPr>
          <w:b/>
          <w:bCs/>
        </w:rPr>
        <w:t xml:space="preserve">follow-up </w:t>
      </w:r>
      <w:r w:rsidR="6AF36A3E" w:rsidRPr="0AF0BC13">
        <w:rPr>
          <w:b/>
          <w:bCs/>
        </w:rPr>
        <w:t xml:space="preserve">experiments on </w:t>
      </w:r>
      <w:proofErr w:type="gramStart"/>
      <w:r w:rsidR="6AF36A3E" w:rsidRPr="0AF0BC13">
        <w:rPr>
          <w:b/>
          <w:bCs/>
        </w:rPr>
        <w:t>bandits</w:t>
      </w:r>
      <w:proofErr w:type="gramEnd"/>
      <w:r w:rsidR="6AF36A3E" w:rsidRPr="7DAF5461">
        <w:rPr>
          <w:b/>
          <w:bCs/>
        </w:rPr>
        <w:t xml:space="preserve"> groups show that</w:t>
      </w:r>
      <w:r w:rsidR="6AF36A3E" w:rsidRPr="778D2928">
        <w:rPr>
          <w:b/>
          <w:bCs/>
        </w:rPr>
        <w:t xml:space="preserve"> the</w:t>
      </w:r>
      <w:r w:rsidR="6AF36A3E" w:rsidRPr="0AF0BC13">
        <w:rPr>
          <w:b/>
          <w:bCs/>
        </w:rPr>
        <w:t xml:space="preserve"> </w:t>
      </w:r>
      <w:r w:rsidR="6AF36A3E" w:rsidRPr="42CF1204">
        <w:rPr>
          <w:b/>
          <w:bCs/>
        </w:rPr>
        <w:t>modification</w:t>
      </w:r>
      <w:r w:rsidR="6AF36A3E" w:rsidRPr="536C2E54">
        <w:rPr>
          <w:b/>
          <w:bCs/>
        </w:rPr>
        <w:t xml:space="preserve"> </w:t>
      </w:r>
      <w:r w:rsidR="00975519">
        <w:rPr>
          <w:b/>
          <w:bCs/>
        </w:rPr>
        <w:t xml:space="preserve">of the </w:t>
      </w:r>
      <w:r w:rsidR="6AF36A3E" w:rsidRPr="536C2E54">
        <w:rPr>
          <w:b/>
          <w:bCs/>
        </w:rPr>
        <w:t>core part</w:t>
      </w:r>
      <w:r w:rsidR="6AF36A3E" w:rsidRPr="0E7D2DD5">
        <w:rPr>
          <w:b/>
          <w:bCs/>
        </w:rPr>
        <w:t xml:space="preserve"> gives satisfying</w:t>
      </w:r>
      <w:r w:rsidR="6AF36A3E" w:rsidRPr="536C2E54">
        <w:rPr>
          <w:b/>
          <w:bCs/>
        </w:rPr>
        <w:t xml:space="preserve"> </w:t>
      </w:r>
      <w:r w:rsidR="6AF36A3E" w:rsidRPr="3A52A326">
        <w:rPr>
          <w:b/>
          <w:bCs/>
        </w:rPr>
        <w:t>improvement o</w:t>
      </w:r>
      <w:r w:rsidR="00975519">
        <w:rPr>
          <w:b/>
          <w:bCs/>
        </w:rPr>
        <w:t xml:space="preserve">f </w:t>
      </w:r>
      <w:r w:rsidR="6AF36A3E" w:rsidRPr="3A52A326">
        <w:rPr>
          <w:b/>
          <w:bCs/>
        </w:rPr>
        <w:t>TIR.</w:t>
      </w:r>
      <w:r w:rsidR="314B177A" w:rsidRPr="17351285">
        <w:rPr>
          <w:b/>
          <w:bCs/>
        </w:rPr>
        <w:t xml:space="preserve"> </w:t>
      </w:r>
      <w:r w:rsidRPr="00617FDC">
        <w:rPr>
          <w:b/>
          <w:bCs/>
        </w:rPr>
        <w:t xml:space="preserve"> </w:t>
      </w:r>
      <w:r w:rsidR="0077664D" w:rsidRPr="00617FDC">
        <w:rPr>
          <w:b/>
          <w:bCs/>
        </w:rPr>
        <w:t>Further, focusing on the 6 to 8bp long core sequence is a common RBS design approach</w:t>
      </w:r>
      <w:r w:rsidR="007938E5">
        <w:rPr>
          <w:b/>
          <w:bCs/>
        </w:rPr>
        <w:t xml:space="preserve"> </w:t>
      </w:r>
      <w:r w:rsidR="007938E5">
        <w:rPr>
          <w:b/>
          <w:bCs/>
        </w:rPr>
        <w:fldChar w:fldCharType="begin" w:fldLock="1"/>
      </w:r>
      <w:r w:rsidR="00F9583F">
        <w:rPr>
          <w:b/>
          <w:bCs/>
        </w:rPr>
        <w:instrText>ADDIN CSL_CITATION {"citationItems":[{"id":"ITEM-1","itemData":{"DOI":"10.1038/ncomms11163","ISBN":"2041-1723","abstract":"Rational flux design in metabolic engineering approaches remains difficult since important pathway information is frequently not available. Therefore empirical methods are applied that randomly change absolute and relative pathway enzyme levels and subsequently screen for variants with improved performance. However, screening is often limited on the analytical side, generating a strong incentive to construct small but smart libraries. Here we introduce RedLibs (Reduced Libraries), an algorithm that allows for the rational design of smart combinatorial libraries for pathway optimization thereby minimizing the use of experimental resources. We demonstrate the utility of RedLibs for the design of ribosome-binding site libraries by in silico and in vivo screening with fluorescent proteins and perform a simple two-step optimization of the product selectivity in the branched multistep pathway for violacein biosynthesis, indicating a general applicability for the algorithm and the proposed heuristics. We expect that RedLibs will substantially simplify the refactoring of synthetic metabolic pathways.","author":[{"dropping-particle":"","family":"Jeschek","given":"Markus","non-dropping-particle":"","parse-names":false,"suffix":""},{"dropping-particle":"","family":"Gerngross","given":"Daniel","non-dropping-particle":"","parse-names":false,"suffix":""},{"dropping-particle":"","family":"Panke","given":"Sven","non-dropping-particle":"","parse-names":false,"suffix":""}],"container-title":"Nature communications","id":"ITEM-1","issued":{"date-parts":[["2016"]]},"language":"eng","page":"11163","publisher-place":"Department of Biosystems Science and Engineering, ETH Zurich, Basel 4058, Switzerland.","title":"Rationally reduced libraries for combinatorial pathway optimization minimizing experimental effort","type":"article","volume":"7"},"uris":["http://www.mendeley.com/documents/?uuid=f8af458a-1460-45b2-a8a0-8b991cdb136d"]}],"mendeley":{"formattedCitation":"[7]","plainTextFormattedCitation":"[7]","previouslyFormattedCitation":"[7]"},"properties":{"noteIndex":0},"schema":"https://github.com/citation-style-language/schema/raw/master/csl-citation.json"}</w:instrText>
      </w:r>
      <w:r w:rsidR="007938E5">
        <w:rPr>
          <w:b/>
          <w:bCs/>
        </w:rPr>
        <w:fldChar w:fldCharType="separate"/>
      </w:r>
      <w:r w:rsidR="00932FF2" w:rsidRPr="00932FF2">
        <w:rPr>
          <w:bCs/>
          <w:noProof/>
        </w:rPr>
        <w:t>[7]</w:t>
      </w:r>
      <w:r w:rsidR="007938E5">
        <w:rPr>
          <w:b/>
          <w:bCs/>
        </w:rPr>
        <w:fldChar w:fldCharType="end"/>
      </w:r>
      <w:r w:rsidR="0077664D" w:rsidRPr="00617FDC">
        <w:rPr>
          <w:b/>
          <w:bCs/>
        </w:rPr>
        <w:t>. We have added the following sentence</w:t>
      </w:r>
      <w:r w:rsidR="005446D3">
        <w:rPr>
          <w:b/>
          <w:bCs/>
        </w:rPr>
        <w:t>s</w:t>
      </w:r>
      <w:r w:rsidR="0077664D" w:rsidRPr="00617FDC">
        <w:rPr>
          <w:b/>
          <w:bCs/>
        </w:rPr>
        <w:t xml:space="preserve"> to </w:t>
      </w:r>
      <w:r w:rsidR="00617FDC" w:rsidRPr="00617FDC">
        <w:rPr>
          <w:b/>
          <w:bCs/>
        </w:rPr>
        <w:t>make it clearer in our text:</w:t>
      </w:r>
    </w:p>
    <w:p w14:paraId="259B8EEF" w14:textId="65C5F2A6" w:rsidR="00F134E4" w:rsidRDefault="00C733C1" w:rsidP="00FC2AAE">
      <w:r>
        <w:rPr>
          <w:noProof/>
        </w:rPr>
        <w:drawing>
          <wp:inline distT="0" distB="0" distL="0" distR="0" wp14:anchorId="7140D725" wp14:editId="5F8AAAC3">
            <wp:extent cx="5731510" cy="814705"/>
            <wp:effectExtent l="0" t="0" r="254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814705"/>
                    </a:xfrm>
                    <a:prstGeom prst="rect">
                      <a:avLst/>
                    </a:prstGeom>
                  </pic:spPr>
                </pic:pic>
              </a:graphicData>
            </a:graphic>
          </wp:inline>
        </w:drawing>
      </w:r>
      <w:r>
        <w:t xml:space="preserve"> </w:t>
      </w:r>
      <w:r w:rsidR="00FC2AAE">
        <w:t xml:space="preserve">12. Figure 3 caption, line 37 – I suggest </w:t>
      </w:r>
      <w:proofErr w:type="gramStart"/>
      <w:r w:rsidR="00FC2AAE">
        <w:t>to write</w:t>
      </w:r>
      <w:proofErr w:type="gramEnd"/>
      <w:r w:rsidR="00FC2AAE">
        <w:t xml:space="preserve"> in full “position probability matrix” instead of the</w:t>
      </w:r>
      <w:r w:rsidR="009F635A">
        <w:t xml:space="preserve"> </w:t>
      </w:r>
      <w:r w:rsidR="00FC2AAE">
        <w:t>second abbreviation.</w:t>
      </w:r>
    </w:p>
    <w:p w14:paraId="23A50757" w14:textId="03201BA5" w:rsidR="009F3EF6" w:rsidRPr="00D57756" w:rsidRDefault="00D84E8E" w:rsidP="00FC2AAE">
      <w:pPr>
        <w:rPr>
          <w:b/>
          <w:bCs/>
        </w:rPr>
      </w:pPr>
      <w:r w:rsidRPr="00D57756">
        <w:rPr>
          <w:b/>
          <w:bCs/>
        </w:rPr>
        <w:t>Text has been updated following t</w:t>
      </w:r>
      <w:r w:rsidR="00D57756" w:rsidRPr="00D57756">
        <w:rPr>
          <w:b/>
          <w:bCs/>
        </w:rPr>
        <w:t>his suggestion.</w:t>
      </w:r>
    </w:p>
    <w:p w14:paraId="3AED52CF" w14:textId="01D134DA" w:rsidR="00F134E4" w:rsidRDefault="00FC2AAE" w:rsidP="00FC2AAE">
      <w:r>
        <w:t>13. Figure 3 caption, line 46 – Two consecutive “the”.</w:t>
      </w:r>
    </w:p>
    <w:p w14:paraId="51E5539B" w14:textId="46BFEF8A" w:rsidR="00D57756" w:rsidRPr="0032050D" w:rsidRDefault="00D57756" w:rsidP="00FC2AAE">
      <w:pPr>
        <w:rPr>
          <w:b/>
          <w:bCs/>
        </w:rPr>
      </w:pPr>
      <w:r w:rsidRPr="0032050D">
        <w:rPr>
          <w:b/>
          <w:bCs/>
        </w:rPr>
        <w:t>Second “the” has been removed.</w:t>
      </w:r>
    </w:p>
    <w:p w14:paraId="3F79FDE4" w14:textId="4DD665EE" w:rsidR="00FC2AAE" w:rsidRDefault="7EC87065" w:rsidP="00FC2AAE">
      <w:r>
        <w:t xml:space="preserve">14. Figure 3C – What exactly different exploration/exploitation </w:t>
      </w:r>
      <w:proofErr w:type="spellStart"/>
      <w:r>
        <w:t>colors</w:t>
      </w:r>
      <w:proofErr w:type="spellEnd"/>
      <w:r>
        <w:t xml:space="preserve"> for points within a round</w:t>
      </w:r>
      <w:r w:rsidR="3AAABB35">
        <w:t xml:space="preserve"> </w:t>
      </w:r>
      <w:r>
        <w:t>mean? This is not clear as exploration-exploitation parameter</w:t>
      </w:r>
      <w:r w:rsidR="557FE8A5">
        <w:t xml:space="preserve"> </w:t>
      </w:r>
      <w:r>
        <w:t>β</w:t>
      </w:r>
      <w:r w:rsidR="557FE8A5">
        <w:t xml:space="preserve"> </w:t>
      </w:r>
      <w:r>
        <w:t>is fixed for each round. For</w:t>
      </w:r>
      <w:r w:rsidR="3AAABB35">
        <w:t xml:space="preserve"> </w:t>
      </w:r>
      <w:r>
        <w:t xml:space="preserve">example, how is the </w:t>
      </w:r>
      <w:proofErr w:type="spellStart"/>
      <w:r>
        <w:t>color</w:t>
      </w:r>
      <w:proofErr w:type="spellEnd"/>
      <w:r>
        <w:t xml:space="preserve"> of a point, for which both predicted mean and standard deviation are</w:t>
      </w:r>
      <w:r w:rsidR="3AAABB35">
        <w:t xml:space="preserve"> </w:t>
      </w:r>
      <w:r>
        <w:t>high, determined?</w:t>
      </w:r>
    </w:p>
    <w:p w14:paraId="4C57762D" w14:textId="109BDA89" w:rsidR="50EC7A29" w:rsidRDefault="003218F2" w:rsidP="71F50374">
      <w:r>
        <w:rPr>
          <w:b/>
          <w:bCs/>
        </w:rPr>
        <w:t xml:space="preserve">To better explain this point, </w:t>
      </w:r>
      <w:r w:rsidR="00AC6541">
        <w:rPr>
          <w:b/>
          <w:bCs/>
        </w:rPr>
        <w:t>w</w:t>
      </w:r>
      <w:r w:rsidR="152FE28B" w:rsidRPr="7BB3B21E">
        <w:rPr>
          <w:b/>
          <w:bCs/>
        </w:rPr>
        <w:t xml:space="preserve">e </w:t>
      </w:r>
      <w:r w:rsidR="4AC4ADC3" w:rsidRPr="7BB3B21E">
        <w:rPr>
          <w:b/>
          <w:bCs/>
        </w:rPr>
        <w:t xml:space="preserve">have </w:t>
      </w:r>
      <w:r w:rsidR="152FE28B" w:rsidRPr="7BB3B21E">
        <w:rPr>
          <w:b/>
          <w:bCs/>
        </w:rPr>
        <w:t>update</w:t>
      </w:r>
      <w:r w:rsidR="4AC4ADC3" w:rsidRPr="7BB3B21E">
        <w:rPr>
          <w:b/>
          <w:bCs/>
        </w:rPr>
        <w:t>d</w:t>
      </w:r>
      <w:r w:rsidR="152FE28B" w:rsidRPr="7BB3B21E">
        <w:rPr>
          <w:b/>
          <w:bCs/>
        </w:rPr>
        <w:t xml:space="preserve"> the caption for Figure S3 </w:t>
      </w:r>
      <w:r w:rsidR="00AC6541">
        <w:rPr>
          <w:b/>
          <w:bCs/>
        </w:rPr>
        <w:t>to read</w:t>
      </w:r>
      <w:r w:rsidR="152FE28B" w:rsidRPr="7BB3B21E">
        <w:rPr>
          <w:b/>
          <w:bCs/>
        </w:rPr>
        <w:t>:</w:t>
      </w:r>
    </w:p>
    <w:p w14:paraId="74775ECE" w14:textId="09C2A4C7" w:rsidR="000433DE" w:rsidRPr="001A7AB7" w:rsidRDefault="00160027" w:rsidP="71F50374">
      <w:pPr>
        <w:rPr>
          <w:b/>
          <w:bCs/>
          <w:strike/>
        </w:rPr>
      </w:pPr>
      <w:r>
        <w:rPr>
          <w:noProof/>
        </w:rPr>
        <w:drawing>
          <wp:inline distT="0" distB="0" distL="0" distR="0" wp14:anchorId="0B381354" wp14:editId="34974D4C">
            <wp:extent cx="5731510" cy="149034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490345"/>
                    </a:xfrm>
                    <a:prstGeom prst="rect">
                      <a:avLst/>
                    </a:prstGeom>
                  </pic:spPr>
                </pic:pic>
              </a:graphicData>
            </a:graphic>
          </wp:inline>
        </w:drawing>
      </w:r>
    </w:p>
    <w:p w14:paraId="0542345B" w14:textId="77777777" w:rsidR="00F134E4" w:rsidRDefault="00FC2AAE" w:rsidP="00FC2AAE">
      <w:r>
        <w:t>15. Page 10, line 15 – Please give more details on “our embedding function”.</w:t>
      </w:r>
    </w:p>
    <w:p w14:paraId="46991044" w14:textId="1DDDDA5F" w:rsidR="2271FD40" w:rsidRPr="00732DB5" w:rsidRDefault="00732DB5" w:rsidP="70028E2F">
      <w:pPr>
        <w:rPr>
          <w:b/>
          <w:bCs/>
        </w:rPr>
      </w:pPr>
      <w:r>
        <w:rPr>
          <w:b/>
          <w:bCs/>
        </w:rPr>
        <w:t xml:space="preserve">We have updated this part of the text to specify </w:t>
      </w:r>
      <w:r w:rsidR="2271FD40" w:rsidRPr="00732DB5">
        <w:rPr>
          <w:b/>
          <w:bCs/>
        </w:rPr>
        <w:t xml:space="preserve">“our embedding function” </w:t>
      </w:r>
      <w:r w:rsidR="00D9367D">
        <w:rPr>
          <w:b/>
          <w:bCs/>
        </w:rPr>
        <w:t>which is</w:t>
      </w:r>
      <w:r w:rsidR="2271FD40" w:rsidRPr="00732DB5">
        <w:rPr>
          <w:b/>
          <w:bCs/>
        </w:rPr>
        <w:t xml:space="preserve"> </w:t>
      </w:r>
      <w:r w:rsidR="00D9367D">
        <w:rPr>
          <w:b/>
          <w:bCs/>
        </w:rPr>
        <w:t xml:space="preserve">the </w:t>
      </w:r>
      <w:r w:rsidR="2271FD40" w:rsidRPr="00732DB5">
        <w:rPr>
          <w:b/>
          <w:bCs/>
        </w:rPr>
        <w:t>weighted degree kernel with shift</w:t>
      </w:r>
      <w:r w:rsidR="00D9367D">
        <w:rPr>
          <w:b/>
          <w:bCs/>
        </w:rPr>
        <w:t>.</w:t>
      </w:r>
    </w:p>
    <w:p w14:paraId="7089F8E4" w14:textId="23A534B8" w:rsidR="0032050D" w:rsidRDefault="00FC2AAE" w:rsidP="00FC2AAE">
      <w:r>
        <w:lastRenderedPageBreak/>
        <w:t>16. Page 10, line 26 – It is not clear what is the difference between Fig. 4 and Fig. S4 – the titles</w:t>
      </w:r>
      <w:r w:rsidR="00F134E4">
        <w:t xml:space="preserve"> </w:t>
      </w:r>
      <w:r>
        <w:t>are the same, except of metrics’ values.</w:t>
      </w:r>
    </w:p>
    <w:p w14:paraId="755FD405" w14:textId="4B1B42F0" w:rsidR="0A720096" w:rsidRDefault="00CD52CA" w:rsidP="70028E2F">
      <w:pPr>
        <w:rPr>
          <w:b/>
          <w:bCs/>
        </w:rPr>
      </w:pPr>
      <w:r>
        <w:rPr>
          <w:b/>
          <w:bCs/>
        </w:rPr>
        <w:t xml:space="preserve">In </w:t>
      </w:r>
      <w:r w:rsidR="761A53D2" w:rsidRPr="7BB3B21E">
        <w:rPr>
          <w:b/>
          <w:bCs/>
        </w:rPr>
        <w:t>Fig 4 the kernel matrix is not normalised, while in Fig S4, kernel matrix is normalised</w:t>
      </w:r>
      <w:r w:rsidR="29D6CD0D" w:rsidRPr="7BB3B21E">
        <w:rPr>
          <w:b/>
          <w:bCs/>
        </w:rPr>
        <w:t xml:space="preserve"> as shown in A.2.1</w:t>
      </w:r>
      <w:r w:rsidR="761A53D2" w:rsidRPr="7BB3B21E">
        <w:rPr>
          <w:b/>
          <w:bCs/>
        </w:rPr>
        <w:t>.</w:t>
      </w:r>
      <w:r w:rsidR="6A5CD84B" w:rsidRPr="7BB3B21E">
        <w:rPr>
          <w:b/>
          <w:bCs/>
        </w:rPr>
        <w:t xml:space="preserve"> </w:t>
      </w:r>
      <w:r w:rsidR="008445A6">
        <w:rPr>
          <w:b/>
          <w:bCs/>
        </w:rPr>
        <w:t>We have updated the figure caption to better explain that:</w:t>
      </w:r>
    </w:p>
    <w:p w14:paraId="6FE3BF43" w14:textId="5261C81F" w:rsidR="008445A6" w:rsidRPr="003148BB" w:rsidRDefault="000A2875" w:rsidP="70028E2F">
      <w:pPr>
        <w:rPr>
          <w:b/>
          <w:bCs/>
        </w:rPr>
      </w:pPr>
      <w:r>
        <w:rPr>
          <w:noProof/>
        </w:rPr>
        <w:drawing>
          <wp:inline distT="0" distB="0" distL="0" distR="0" wp14:anchorId="0C4738A3" wp14:editId="366B8D6C">
            <wp:extent cx="5731510" cy="954405"/>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954405"/>
                    </a:xfrm>
                    <a:prstGeom prst="rect">
                      <a:avLst/>
                    </a:prstGeom>
                  </pic:spPr>
                </pic:pic>
              </a:graphicData>
            </a:graphic>
          </wp:inline>
        </w:drawing>
      </w:r>
    </w:p>
    <w:p w14:paraId="60389E5C" w14:textId="10A0E583" w:rsidR="000244F9" w:rsidRDefault="00FC2AAE" w:rsidP="00FC2AAE">
      <w:r>
        <w:t xml:space="preserve">17. Page 11, lines 43-44 – I suggest </w:t>
      </w:r>
      <w:proofErr w:type="gramStart"/>
      <w:r>
        <w:t>to make</w:t>
      </w:r>
      <w:proofErr w:type="gramEnd"/>
      <w:r>
        <w:t xml:space="preserve"> the last sentence a bit more clear.</w:t>
      </w:r>
    </w:p>
    <w:p w14:paraId="0791870B" w14:textId="18436F96" w:rsidR="00E94909" w:rsidRDefault="00CB721A" w:rsidP="00FC2AAE">
      <w:pPr>
        <w:rPr>
          <w:b/>
          <w:bCs/>
        </w:rPr>
      </w:pPr>
      <w:r w:rsidRPr="00CF627E">
        <w:rPr>
          <w:b/>
          <w:bCs/>
        </w:rPr>
        <w:t>The sentence has been updated to:</w:t>
      </w:r>
    </w:p>
    <w:p w14:paraId="6E1C8F34" w14:textId="2C9F05AC" w:rsidR="007B2804" w:rsidRPr="00CF627E" w:rsidRDefault="00F11EB5" w:rsidP="00FC2AAE">
      <w:pPr>
        <w:rPr>
          <w:b/>
          <w:bCs/>
        </w:rPr>
      </w:pPr>
      <w:r>
        <w:rPr>
          <w:noProof/>
        </w:rPr>
        <w:drawing>
          <wp:inline distT="0" distB="0" distL="0" distR="0" wp14:anchorId="6BA9505A" wp14:editId="463CE1E2">
            <wp:extent cx="5731510" cy="454660"/>
            <wp:effectExtent l="0" t="0" r="254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454660"/>
                    </a:xfrm>
                    <a:prstGeom prst="rect">
                      <a:avLst/>
                    </a:prstGeom>
                  </pic:spPr>
                </pic:pic>
              </a:graphicData>
            </a:graphic>
          </wp:inline>
        </w:drawing>
      </w:r>
    </w:p>
    <w:p w14:paraId="7DD73123" w14:textId="4384FF08" w:rsidR="000244F9" w:rsidRDefault="00FC2AAE" w:rsidP="00FC2AAE">
      <w:r>
        <w:t>18. Please introduce the STD and GFP abbreviations when mentioned for the first time.</w:t>
      </w:r>
    </w:p>
    <w:p w14:paraId="7B2CD5F6" w14:textId="43307FE6" w:rsidR="00315E54" w:rsidRDefault="00315E54" w:rsidP="00FC2AAE">
      <w:pPr>
        <w:rPr>
          <w:b/>
        </w:rPr>
      </w:pPr>
      <w:r w:rsidRPr="003148BB">
        <w:rPr>
          <w:b/>
        </w:rPr>
        <w:t>We have updated the text accordingly.</w:t>
      </w:r>
    </w:p>
    <w:p w14:paraId="26C79635" w14:textId="77777777" w:rsidR="000244F9" w:rsidRDefault="00FC2AAE" w:rsidP="00FC2AAE">
      <w:r>
        <w:t>Supplementary</w:t>
      </w:r>
    </w:p>
    <w:p w14:paraId="3AF154E5" w14:textId="5752B46D" w:rsidR="000244F9" w:rsidRDefault="00FC2AAE" w:rsidP="00FC2AAE">
      <w:r>
        <w:t>1. Page 18 – Please define explicitly</w:t>
      </w:r>
      <w:r w:rsidR="000244F9">
        <w:t xml:space="preserve"> </w:t>
      </w:r>
      <w:proofErr w:type="spellStart"/>
      <w:proofErr w:type="gramStart"/>
      <w:r>
        <w:t>X,y</w:t>
      </w:r>
      <w:proofErr w:type="spellEnd"/>
      <w:r>
        <w:t>.</w:t>
      </w:r>
      <w:proofErr w:type="gramEnd"/>
    </w:p>
    <w:p w14:paraId="33BEAA49" w14:textId="77777777" w:rsidR="000244F9" w:rsidRDefault="00FC2AAE" w:rsidP="00FC2AAE">
      <w:r>
        <w:t>2. After Eq. (4) – typo in covariance.</w:t>
      </w:r>
    </w:p>
    <w:p w14:paraId="317DFECC" w14:textId="77777777" w:rsidR="000244F9" w:rsidRDefault="00FC2AAE" w:rsidP="00FC2AAE">
      <w:r>
        <w:t>3. “...prior on the...” –&gt; “covariance of the prior on the...”</w:t>
      </w:r>
    </w:p>
    <w:p w14:paraId="4E1AAB26" w14:textId="77777777" w:rsidR="000244F9" w:rsidRDefault="00FC2AAE" w:rsidP="00FC2AAE">
      <w:r>
        <w:t>4. The part “diagonal matrixα2Ion the kernel matrix” is not clear, Eq. (5) suggests it is a sum.</w:t>
      </w:r>
    </w:p>
    <w:p w14:paraId="48A239E6" w14:textId="2B9058CB" w:rsidR="000244F9" w:rsidRDefault="7EC87065" w:rsidP="71F50374">
      <w:r>
        <w:t xml:space="preserve">5. I suggest </w:t>
      </w:r>
      <w:proofErr w:type="gramStart"/>
      <w:r>
        <w:t>to write</w:t>
      </w:r>
      <w:proofErr w:type="gramEnd"/>
      <w:r>
        <w:t xml:space="preserve"> explicitly the expressions for the predictive distribution for</w:t>
      </w:r>
      <w:r w:rsidR="4C335635">
        <w:t xml:space="preserve"> </w:t>
      </w:r>
      <w:r>
        <w:t>y</w:t>
      </w:r>
      <w:r w:rsidRPr="71F50374">
        <w:rPr>
          <w:rFonts w:ascii="Cambria Math" w:hAnsi="Cambria Math" w:cs="Cambria Math"/>
        </w:rPr>
        <w:t>∗</w:t>
      </w:r>
      <w:r>
        <w:t>.</w:t>
      </w:r>
    </w:p>
    <w:p w14:paraId="67B44B0D" w14:textId="77777777" w:rsidR="000244F9" w:rsidRDefault="7EC87065" w:rsidP="71F50374">
      <w:pPr>
        <w:rPr>
          <w:b/>
          <w:bCs/>
        </w:rPr>
      </w:pPr>
      <w:r>
        <w:t xml:space="preserve">6. Eq. (8) </w:t>
      </w:r>
      <w:r w:rsidRPr="71F50374">
        <w:rPr>
          <w:rFonts w:ascii="Calibri" w:hAnsi="Calibri" w:cs="Calibri"/>
        </w:rPr>
        <w:t>–</w:t>
      </w:r>
      <w:r>
        <w:t xml:space="preserve"> Seems like the left hand side should have</w:t>
      </w:r>
      <w:r w:rsidR="3B0E0EF4">
        <w:t xml:space="preserve"> </w:t>
      </w:r>
      <w:proofErr w:type="spellStart"/>
      <w:proofErr w:type="gramStart"/>
      <w:r>
        <w:t>x,x</w:t>
      </w:r>
      <w:proofErr w:type="spellEnd"/>
      <w:proofErr w:type="gramEnd"/>
      <w:r w:rsidRPr="71F50374">
        <w:rPr>
          <w:rFonts w:ascii="Calibri" w:hAnsi="Calibri" w:cs="Calibri"/>
        </w:rPr>
        <w:t>′</w:t>
      </w:r>
      <w:r w:rsidR="3B0E0EF4" w:rsidRPr="71F50374">
        <w:rPr>
          <w:rFonts w:ascii="Calibri" w:hAnsi="Calibri" w:cs="Calibri"/>
        </w:rPr>
        <w:t xml:space="preserve"> </w:t>
      </w:r>
      <w:r>
        <w:t>instead of</w:t>
      </w:r>
      <w:r w:rsidR="3B0E0EF4">
        <w:t xml:space="preserve"> </w:t>
      </w:r>
      <w:r>
        <w:t>X,X</w:t>
      </w:r>
      <w:r w:rsidRPr="71F50374">
        <w:rPr>
          <w:rFonts w:ascii="Calibri" w:hAnsi="Calibri" w:cs="Calibri"/>
        </w:rPr>
        <w:t>′</w:t>
      </w:r>
      <w:r>
        <w:t>. Please check.</w:t>
      </w:r>
    </w:p>
    <w:p w14:paraId="7AEEC5B9" w14:textId="77777777" w:rsidR="008E34B8" w:rsidRPr="008E34B8" w:rsidRDefault="00FC2AAE" w:rsidP="008E34B8">
      <w:r>
        <w:t>7. It is not clear what exactly is</w:t>
      </w:r>
      <w:r w:rsidR="000244F9">
        <w:t xml:space="preserve"> </w:t>
      </w:r>
      <w:r>
        <w:rPr>
          <w:rFonts w:ascii="Calibri" w:hAnsi="Calibri" w:cs="Calibri"/>
        </w:rPr>
        <w:t>φ</w:t>
      </w:r>
      <w:r w:rsidR="000244F9">
        <w:rPr>
          <w:rFonts w:ascii="Calibri" w:hAnsi="Calibri" w:cs="Calibri"/>
        </w:rPr>
        <w:t xml:space="preserve"> </w:t>
      </w:r>
      <w:proofErr w:type="spellStart"/>
      <w:r>
        <w:t>specl</w:t>
      </w:r>
      <w:proofErr w:type="spellEnd"/>
      <w:r>
        <w:t>(x).</w:t>
      </w:r>
    </w:p>
    <w:p w14:paraId="4E51E5B7" w14:textId="4B8DEC4D" w:rsidR="00885D8E" w:rsidRPr="00885D8E" w:rsidRDefault="5B843EE5" w:rsidP="00885D8E">
      <w:pPr>
        <w:rPr>
          <w:b/>
          <w:bCs/>
        </w:rPr>
      </w:pPr>
      <w:r w:rsidRPr="577AB62C">
        <w:rPr>
          <w:b/>
        </w:rPr>
        <w:t>We’ve added an example in Sec A.2</w:t>
      </w:r>
      <w:r w:rsidRPr="577AB62C">
        <w:rPr>
          <w:b/>
          <w:bCs/>
        </w:rPr>
        <w:t>.</w:t>
      </w:r>
      <w:r w:rsidR="7B5C48BC" w:rsidRPr="1DDB1A3C">
        <w:rPr>
          <w:b/>
          <w:bCs/>
        </w:rPr>
        <w:t xml:space="preserve"> </w:t>
      </w:r>
      <w:r w:rsidR="00C503A0">
        <w:rPr>
          <w:b/>
          <w:bCs/>
        </w:rPr>
        <w:t>i</w:t>
      </w:r>
      <w:r w:rsidR="7B5C48BC" w:rsidRPr="1DDB1A3C">
        <w:rPr>
          <w:b/>
          <w:bCs/>
        </w:rPr>
        <w:t>.e.</w:t>
      </w:r>
    </w:p>
    <w:p w14:paraId="3FE42555" w14:textId="4E4BB845" w:rsidR="1DDB1A3C" w:rsidRDefault="5CD3CD83" w:rsidP="1DDB1A3C">
      <w:r>
        <w:rPr>
          <w:noProof/>
        </w:rPr>
        <w:drawing>
          <wp:inline distT="0" distB="0" distL="0" distR="0" wp14:anchorId="3433168D" wp14:editId="087C7CEF">
            <wp:extent cx="5600700" cy="723424"/>
            <wp:effectExtent l="0" t="0" r="0" b="0"/>
            <wp:docPr id="1331988246" name="Picture 1331988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988246"/>
                    <pic:cNvPicPr/>
                  </pic:nvPicPr>
                  <pic:blipFill>
                    <a:blip r:embed="rId37">
                      <a:extLst>
                        <a:ext uri="{28A0092B-C50C-407E-A947-70E740481C1C}">
                          <a14:useLocalDpi xmlns:a14="http://schemas.microsoft.com/office/drawing/2010/main" val="0"/>
                        </a:ext>
                      </a:extLst>
                    </a:blip>
                    <a:stretch>
                      <a:fillRect/>
                    </a:stretch>
                  </pic:blipFill>
                  <pic:spPr>
                    <a:xfrm>
                      <a:off x="0" y="0"/>
                      <a:ext cx="5600700" cy="723424"/>
                    </a:xfrm>
                    <a:prstGeom prst="rect">
                      <a:avLst/>
                    </a:prstGeom>
                  </pic:spPr>
                </pic:pic>
              </a:graphicData>
            </a:graphic>
          </wp:inline>
        </w:drawing>
      </w:r>
      <w:r w:rsidR="217B37E0">
        <w:t xml:space="preserve"> </w:t>
      </w:r>
    </w:p>
    <w:p w14:paraId="4A75512D" w14:textId="77777777" w:rsidR="001B53EF" w:rsidRPr="001B53EF" w:rsidRDefault="00FC2AAE" w:rsidP="001B53EF">
      <w:r>
        <w:t>8. Seems liked</w:t>
      </w:r>
      <w:r w:rsidR="000244F9">
        <w:t xml:space="preserve"> </w:t>
      </w:r>
      <w:r>
        <w:t>should be</w:t>
      </w:r>
      <w:r w:rsidR="000244F9">
        <w:t xml:space="preserve"> </w:t>
      </w:r>
      <w:r>
        <w:t>l</w:t>
      </w:r>
      <w:r w:rsidR="000244F9">
        <w:t xml:space="preserve"> </w:t>
      </w:r>
      <w:r>
        <w:t>just before Eq. (9) in</w:t>
      </w:r>
      <w:r w:rsidR="000244F9">
        <w:t xml:space="preserve"> </w:t>
      </w:r>
      <w:r>
        <w:rPr>
          <w:rFonts w:ascii="Calibri" w:hAnsi="Calibri" w:cs="Calibri"/>
        </w:rPr>
        <w:t>Φ</w:t>
      </w:r>
      <w:r w:rsidR="000244F9">
        <w:rPr>
          <w:rFonts w:ascii="Calibri" w:hAnsi="Calibri" w:cs="Calibri"/>
        </w:rPr>
        <w:t xml:space="preserve"> </w:t>
      </w:r>
      <w:proofErr w:type="spellStart"/>
      <w:r>
        <w:t>Specd</w:t>
      </w:r>
      <w:proofErr w:type="spellEnd"/>
      <w:r w:rsidR="000244F9">
        <w:t xml:space="preserve"> </w:t>
      </w:r>
      <w:r>
        <w:t>(X). Please check.</w:t>
      </w:r>
    </w:p>
    <w:p w14:paraId="7A3C1A61" w14:textId="235E6589" w:rsidR="00617009" w:rsidRDefault="00FC2AAE" w:rsidP="00FC2AAE">
      <w:r>
        <w:t xml:space="preserve">9. Section A.2.1 – It is not clear what </w:t>
      </w:r>
      <w:proofErr w:type="gramStart"/>
      <w:r>
        <w:t>actually is</w:t>
      </w:r>
      <w:proofErr w:type="gramEnd"/>
      <w:r>
        <w:t xml:space="preserve"> the</w:t>
      </w:r>
      <w:r w:rsidR="000244F9">
        <w:t xml:space="preserve"> </w:t>
      </w:r>
      <w:r>
        <w:t>φ</w:t>
      </w:r>
      <w:r w:rsidR="000244F9">
        <w:t xml:space="preserve"> </w:t>
      </w:r>
      <w:r>
        <w:t>function.  The text suggests it is ad-dimensional function – what is</w:t>
      </w:r>
      <w:r w:rsidR="00F73E95">
        <w:t xml:space="preserve"> </w:t>
      </w:r>
      <w:r>
        <w:t>d?</w:t>
      </w:r>
      <w:r w:rsidR="6BF37790">
        <w:t xml:space="preserve"> </w:t>
      </w:r>
    </w:p>
    <w:p w14:paraId="30D57EE5" w14:textId="0F9A7083" w:rsidR="6BF37790" w:rsidRDefault="6BF37790" w:rsidP="2989D382">
      <w:pPr>
        <w:rPr>
          <w:b/>
          <w:bCs/>
        </w:rPr>
      </w:pPr>
      <w:r w:rsidRPr="2989D382">
        <w:rPr>
          <w:b/>
          <w:bCs/>
        </w:rPr>
        <w:t xml:space="preserve">φ </w:t>
      </w:r>
      <w:r w:rsidR="4D9268A0" w:rsidRPr="2989D382">
        <w:rPr>
          <w:b/>
          <w:bCs/>
        </w:rPr>
        <w:t xml:space="preserve">is the general feature mapping function used to calculate specific kernel, one example could be </w:t>
      </w:r>
      <w:proofErr w:type="spellStart"/>
      <w:r w:rsidR="4D9268A0" w:rsidRPr="2989D382">
        <w:rPr>
          <w:b/>
          <w:bCs/>
        </w:rPr>
        <w:t>φ^spec_l</w:t>
      </w:r>
      <w:proofErr w:type="spellEnd"/>
      <w:r w:rsidR="4D9268A0" w:rsidRPr="2989D382">
        <w:rPr>
          <w:b/>
          <w:bCs/>
        </w:rPr>
        <w:t xml:space="preserve"> mentioned in spectrum kernel. d is the dimension of feature. </w:t>
      </w:r>
    </w:p>
    <w:p w14:paraId="4A160184" w14:textId="77777777" w:rsidR="00617009" w:rsidRDefault="00FC2AAE" w:rsidP="00FC2AAE">
      <w:r>
        <w:t>10. It is not clear how Eq. (17) follows from Eq. (16).</w:t>
      </w:r>
    </w:p>
    <w:p w14:paraId="7E6BC06F" w14:textId="70F408A2" w:rsidR="3F72E88B" w:rsidRDefault="3F72E88B" w:rsidP="2989D382">
      <w:pPr>
        <w:rPr>
          <w:b/>
          <w:bCs/>
        </w:rPr>
      </w:pPr>
      <w:r w:rsidRPr="2989D382">
        <w:rPr>
          <w:b/>
          <w:bCs/>
        </w:rPr>
        <w:lastRenderedPageBreak/>
        <w:t xml:space="preserve">From Eq. (16) to Eq. (17), we follow the definition of kernel. We have restated it in </w:t>
      </w:r>
      <w:r w:rsidR="5873A681" w:rsidRPr="2989D382">
        <w:rPr>
          <w:b/>
          <w:bCs/>
        </w:rPr>
        <w:t>Sec A.2.1 to avoid confusion in revision.</w:t>
      </w:r>
    </w:p>
    <w:p w14:paraId="7967E6F7" w14:textId="22147935" w:rsidR="00617009" w:rsidRDefault="00FC2AAE" w:rsidP="00FC2AAE">
      <w:r>
        <w:t>11. Unit norm definition – Please check the subscripts</w:t>
      </w:r>
      <w:r w:rsidR="00617009">
        <w:t xml:space="preserve"> </w:t>
      </w:r>
      <w:proofErr w:type="spellStart"/>
      <w:proofErr w:type="gramStart"/>
      <w:r>
        <w:t>m,d</w:t>
      </w:r>
      <w:proofErr w:type="spellEnd"/>
      <w:r>
        <w:t>.</w:t>
      </w:r>
      <w:proofErr w:type="gramEnd"/>
    </w:p>
    <w:p w14:paraId="17E97436" w14:textId="4E3E692B" w:rsidR="1376E1BF" w:rsidRDefault="1376E1BF" w:rsidP="2989D382">
      <w:pPr>
        <w:rPr>
          <w:b/>
          <w:bCs/>
        </w:rPr>
      </w:pPr>
      <w:r w:rsidRPr="2989D382">
        <w:rPr>
          <w:b/>
          <w:bCs/>
        </w:rPr>
        <w:t>We’ve fixed all the typos mentioned in points 1-11 above.</w:t>
      </w:r>
    </w:p>
    <w:p w14:paraId="3C7AD43F" w14:textId="45DA6B8A" w:rsidR="00617009" w:rsidRDefault="00FC2AAE" w:rsidP="00FC2AAE">
      <w:r>
        <w:t>12. Figure S</w:t>
      </w:r>
      <w:proofErr w:type="gramStart"/>
      <w:r>
        <w:t>1:–</w:t>
      </w:r>
      <w:proofErr w:type="gramEnd"/>
      <w:r>
        <w:t xml:space="preserve"> What exactly are the rolling averages? Why they don’t start from the same position for all</w:t>
      </w:r>
      <w:r w:rsidR="00617009">
        <w:t xml:space="preserve"> </w:t>
      </w:r>
      <w:proofErr w:type="gramStart"/>
      <w:r>
        <w:t>bases?–</w:t>
      </w:r>
      <w:proofErr w:type="gramEnd"/>
      <w:r>
        <w:t xml:space="preserve"> There is a self-reference to Fig. S1 within the caption.– What is “set X of sequences”?– It would be useful to mention in the caption that these are single nucleotide changes.</w:t>
      </w:r>
    </w:p>
    <w:p w14:paraId="675C62EC" w14:textId="6A3C6C3C" w:rsidR="00F73E95" w:rsidRPr="003D43E0" w:rsidRDefault="009D216E" w:rsidP="00FC2AAE">
      <w:pPr>
        <w:rPr>
          <w:b/>
          <w:bCs/>
        </w:rPr>
      </w:pPr>
      <w:r w:rsidRPr="003D43E0">
        <w:rPr>
          <w:b/>
          <w:bCs/>
        </w:rPr>
        <w:t xml:space="preserve">Part of the main text relating to this plot has been </w:t>
      </w:r>
      <w:r w:rsidR="009353B2" w:rsidRPr="003D43E0">
        <w:rPr>
          <w:b/>
          <w:bCs/>
        </w:rPr>
        <w:t>mistakenly</w:t>
      </w:r>
      <w:r w:rsidRPr="003D43E0">
        <w:rPr>
          <w:b/>
          <w:bCs/>
        </w:rPr>
        <w:t xml:space="preserve"> left in this caption. This has now been fixed</w:t>
      </w:r>
      <w:r w:rsidR="009353B2" w:rsidRPr="003D43E0">
        <w:rPr>
          <w:b/>
          <w:bCs/>
        </w:rPr>
        <w:t xml:space="preserve"> and both main text:</w:t>
      </w:r>
    </w:p>
    <w:p w14:paraId="2B1130DC" w14:textId="038AC029" w:rsidR="009353B2" w:rsidRDefault="00176A44" w:rsidP="00FC2AAE">
      <w:r>
        <w:rPr>
          <w:noProof/>
        </w:rPr>
        <w:drawing>
          <wp:inline distT="0" distB="0" distL="0" distR="0" wp14:anchorId="7CFA967E" wp14:editId="595A0AB3">
            <wp:extent cx="5731510" cy="18161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816100"/>
                    </a:xfrm>
                    <a:prstGeom prst="rect">
                      <a:avLst/>
                    </a:prstGeom>
                  </pic:spPr>
                </pic:pic>
              </a:graphicData>
            </a:graphic>
          </wp:inline>
        </w:drawing>
      </w:r>
    </w:p>
    <w:p w14:paraId="7C2AB639" w14:textId="6E596BDC" w:rsidR="00E45A31" w:rsidRDefault="003D43E0" w:rsidP="00FC2AAE">
      <w:r>
        <w:rPr>
          <w:noProof/>
        </w:rPr>
        <w:drawing>
          <wp:inline distT="0" distB="0" distL="0" distR="0" wp14:anchorId="296037F3" wp14:editId="3A288785">
            <wp:extent cx="5731510" cy="415290"/>
            <wp:effectExtent l="0" t="0" r="254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415290"/>
                    </a:xfrm>
                    <a:prstGeom prst="rect">
                      <a:avLst/>
                    </a:prstGeom>
                  </pic:spPr>
                </pic:pic>
              </a:graphicData>
            </a:graphic>
          </wp:inline>
        </w:drawing>
      </w:r>
    </w:p>
    <w:p w14:paraId="778BDA45" w14:textId="1C113F9F" w:rsidR="003D43E0" w:rsidRPr="006331B9" w:rsidRDefault="003D43E0" w:rsidP="00FC2AAE">
      <w:pPr>
        <w:rPr>
          <w:b/>
          <w:bCs/>
        </w:rPr>
      </w:pPr>
      <w:r w:rsidRPr="006331B9">
        <w:rPr>
          <w:b/>
          <w:bCs/>
        </w:rPr>
        <w:t>and the caption in question:</w:t>
      </w:r>
    </w:p>
    <w:p w14:paraId="5CC28044" w14:textId="4FA2FAE6" w:rsidR="003D43E0" w:rsidRDefault="006331B9" w:rsidP="00FC2AAE">
      <w:r>
        <w:rPr>
          <w:noProof/>
        </w:rPr>
        <w:drawing>
          <wp:inline distT="0" distB="0" distL="0" distR="0" wp14:anchorId="2E70ECE3" wp14:editId="41435865">
            <wp:extent cx="5731510" cy="10922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1092200"/>
                    </a:xfrm>
                    <a:prstGeom prst="rect">
                      <a:avLst/>
                    </a:prstGeom>
                  </pic:spPr>
                </pic:pic>
              </a:graphicData>
            </a:graphic>
          </wp:inline>
        </w:drawing>
      </w:r>
    </w:p>
    <w:p w14:paraId="3A802C16" w14:textId="281E5585" w:rsidR="006331B9" w:rsidRPr="006331B9" w:rsidRDefault="006331B9" w:rsidP="00FC2AAE">
      <w:pPr>
        <w:rPr>
          <w:b/>
          <w:bCs/>
        </w:rPr>
      </w:pPr>
      <w:r w:rsidRPr="006331B9">
        <w:rPr>
          <w:b/>
          <w:bCs/>
        </w:rPr>
        <w:t>have been corrected.</w:t>
      </w:r>
    </w:p>
    <w:p w14:paraId="17D32B83" w14:textId="77777777" w:rsidR="00A4547C" w:rsidRPr="00A4547C" w:rsidRDefault="00FC2AAE" w:rsidP="00A4547C">
      <w:r>
        <w:t>13. Figure S2 – “Dash line is...” seems copied from another caption.</w:t>
      </w:r>
    </w:p>
    <w:p w14:paraId="5698E663" w14:textId="655FC9B2" w:rsidR="703D261E" w:rsidRPr="003148BB" w:rsidRDefault="00FA30A8" w:rsidP="4B5DE14A">
      <w:pPr>
        <w:rPr>
          <w:b/>
        </w:rPr>
      </w:pPr>
      <w:r>
        <w:rPr>
          <w:b/>
        </w:rPr>
        <w:t xml:space="preserve">It was a </w:t>
      </w:r>
      <w:proofErr w:type="gramStart"/>
      <w:r>
        <w:rPr>
          <w:b/>
        </w:rPr>
        <w:t>typo,</w:t>
      </w:r>
      <w:proofErr w:type="gramEnd"/>
      <w:r>
        <w:rPr>
          <w:b/>
        </w:rPr>
        <w:t xml:space="preserve"> it has been removed for this </w:t>
      </w:r>
      <w:r w:rsidR="00CA6E6E">
        <w:rPr>
          <w:b/>
        </w:rPr>
        <w:t>revision.</w:t>
      </w:r>
    </w:p>
    <w:p w14:paraId="2D77307D" w14:textId="590006C8" w:rsidR="00341E98" w:rsidRDefault="7EC87065" w:rsidP="00FC2AAE">
      <w:r>
        <w:t>14. Figure S3 – It is not clear what are the projected values</w:t>
      </w:r>
    </w:p>
    <w:p w14:paraId="39106887" w14:textId="77777777" w:rsidR="00160027" w:rsidRDefault="00160027" w:rsidP="00160027">
      <w:r>
        <w:rPr>
          <w:b/>
          <w:bCs/>
        </w:rPr>
        <w:t>To better explain this point, w</w:t>
      </w:r>
      <w:r w:rsidRPr="7BB3B21E">
        <w:rPr>
          <w:b/>
          <w:bCs/>
        </w:rPr>
        <w:t xml:space="preserve">e have updated the caption for Figure S3 </w:t>
      </w:r>
      <w:r>
        <w:rPr>
          <w:b/>
          <w:bCs/>
        </w:rPr>
        <w:t>to read</w:t>
      </w:r>
      <w:r w:rsidRPr="7BB3B21E">
        <w:rPr>
          <w:b/>
          <w:bCs/>
        </w:rPr>
        <w:t>:</w:t>
      </w:r>
    </w:p>
    <w:p w14:paraId="4586C2F5" w14:textId="77777777" w:rsidR="00160027" w:rsidRPr="001A7AB7" w:rsidRDefault="00160027" w:rsidP="00160027">
      <w:pPr>
        <w:rPr>
          <w:b/>
          <w:bCs/>
          <w:strike/>
        </w:rPr>
      </w:pPr>
      <w:r>
        <w:rPr>
          <w:noProof/>
        </w:rPr>
        <w:lastRenderedPageBreak/>
        <w:drawing>
          <wp:inline distT="0" distB="0" distL="0" distR="0" wp14:anchorId="5DF20885" wp14:editId="293DB627">
            <wp:extent cx="5731510" cy="1490345"/>
            <wp:effectExtent l="0" t="0" r="254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1490345"/>
                    </a:xfrm>
                    <a:prstGeom prst="rect">
                      <a:avLst/>
                    </a:prstGeom>
                  </pic:spPr>
                </pic:pic>
              </a:graphicData>
            </a:graphic>
          </wp:inline>
        </w:drawing>
      </w:r>
    </w:p>
    <w:p w14:paraId="2D158B0F" w14:textId="36717132" w:rsidR="00341E98" w:rsidRPr="008C3F8E" w:rsidRDefault="56647287" w:rsidP="71F50374">
      <w:pPr>
        <w:rPr>
          <w:b/>
          <w:bCs/>
          <w:strike/>
        </w:rPr>
      </w:pPr>
      <w:r>
        <w:t xml:space="preserve">Reviewer: 3 </w:t>
      </w:r>
      <w:r w:rsidR="76940001">
        <w:br/>
      </w:r>
      <w:r>
        <w:t xml:space="preserve">without review: Figure 3A. I am not sure if random selections should always </w:t>
      </w:r>
      <w:proofErr w:type="gramStart"/>
      <w:r>
        <w:t>led</w:t>
      </w:r>
      <w:proofErr w:type="gramEnd"/>
      <w:r>
        <w:t xml:space="preserve"> to such low TIRs compared with the benchmark because of the low dimension of the design space (4096). Have the authors tried to statistically validate the results? Comparison with a random sampling, etc. </w:t>
      </w:r>
    </w:p>
    <w:p w14:paraId="734490C6" w14:textId="3D9D2C39" w:rsidR="0019689B" w:rsidRDefault="00F73B95" w:rsidP="00FC2AAE">
      <w:r w:rsidRPr="00C42C3F">
        <w:rPr>
          <w:b/>
          <w:bCs/>
        </w:rPr>
        <w:t>Our results</w:t>
      </w:r>
      <w:r w:rsidR="00AB0211" w:rsidRPr="00C42C3F">
        <w:rPr>
          <w:b/>
          <w:bCs/>
        </w:rPr>
        <w:t xml:space="preserve"> for random sampling</w:t>
      </w:r>
      <w:r w:rsidRPr="00C42C3F">
        <w:rPr>
          <w:b/>
          <w:bCs/>
        </w:rPr>
        <w:t xml:space="preserve"> are in line with </w:t>
      </w:r>
      <w:r w:rsidR="00AB0211" w:rsidRPr="00C42C3F">
        <w:rPr>
          <w:b/>
          <w:bCs/>
        </w:rPr>
        <w:t>other results published in literature. For example</w:t>
      </w:r>
      <w:r w:rsidR="00A97F9D" w:rsidRPr="00C42C3F">
        <w:rPr>
          <w:b/>
          <w:bCs/>
        </w:rPr>
        <w:t xml:space="preserve">, </w:t>
      </w:r>
      <w:proofErr w:type="spellStart"/>
      <w:r w:rsidR="00A97F9D" w:rsidRPr="00C42C3F">
        <w:rPr>
          <w:b/>
          <w:bCs/>
        </w:rPr>
        <w:t>Hollerer</w:t>
      </w:r>
      <w:proofErr w:type="spellEnd"/>
      <w:r w:rsidR="00A97F9D" w:rsidRPr="00C42C3F">
        <w:rPr>
          <w:b/>
          <w:bCs/>
        </w:rPr>
        <w:t xml:space="preserve"> </w:t>
      </w:r>
      <w:r w:rsidR="00A97F9D" w:rsidRPr="00C42C3F">
        <w:rPr>
          <w:b/>
          <w:bCs/>
          <w:i/>
          <w:iCs/>
        </w:rPr>
        <w:t>et al</w:t>
      </w:r>
      <w:r w:rsidR="00A97F9D" w:rsidRPr="00C42C3F">
        <w:rPr>
          <w:b/>
          <w:bCs/>
        </w:rPr>
        <w:t xml:space="preserve">. in their work show relative TIRs for over 300,000 </w:t>
      </w:r>
      <w:r w:rsidR="000711A8" w:rsidRPr="00C42C3F">
        <w:rPr>
          <w:b/>
          <w:bCs/>
        </w:rPr>
        <w:t xml:space="preserve">randomly sampled </w:t>
      </w:r>
      <w:r w:rsidR="00A97F9D" w:rsidRPr="00C42C3F">
        <w:rPr>
          <w:b/>
          <w:bCs/>
        </w:rPr>
        <w:t>RBSs</w:t>
      </w:r>
      <w:r w:rsidR="000711A8" w:rsidRPr="00C42C3F">
        <w:rPr>
          <w:b/>
          <w:bCs/>
        </w:rPr>
        <w:t xml:space="preserve"> in Figure </w:t>
      </w:r>
      <w:r w:rsidR="006A6ED5" w:rsidRPr="00C42C3F">
        <w:rPr>
          <w:b/>
          <w:bCs/>
        </w:rPr>
        <w:t>3b</w:t>
      </w:r>
      <w:r w:rsidR="0042592A">
        <w:rPr>
          <w:b/>
          <w:bCs/>
        </w:rPr>
        <w:t xml:space="preserve"> </w:t>
      </w:r>
      <w:r w:rsidR="0042592A">
        <w:rPr>
          <w:b/>
          <w:bCs/>
        </w:rPr>
        <w:fldChar w:fldCharType="begin" w:fldLock="1"/>
      </w:r>
      <w:r w:rsidR="0042592A">
        <w:rPr>
          <w:b/>
          <w:bCs/>
        </w:rPr>
        <w:instrText>ADDIN CSL_CITATION {"citationItems":[{"id":"ITEM-1","itemData":{"DOI":"10.1038/s41467-020-17222-4","ISSN":"2041-1723","abstract":"Predicting effects of gene regulatory elements (GREs) is a longstanding challenge in biology. Machine learning may address this, but requires large datasets linking GREs to their quantitative function. However, experimental methods to generate such datasets are either application-specific or technically complex and error-prone. Here, we introduce DNA-based phenotypic recording as a widely applicable, practicable approach to generate large-scale sequence-function datasets. We use a site-specific recombinase to directly record a GRE’s effect in DNA, enabling readout of both sequence and quantitative function for extremely large GRE-sets via next-generation sequencing. We record translation kinetics of over 300,000 bacterial ribosome binding sites (RBSs) in &gt;2.7 million sequence-function pairs in a single experiment. Further, we introduce a deep learning approach employing ensembling and uncertainty modelling that predicts RBS function with high accuracy, outperforming state-of-the-art methods. DNA-based phenotypic recording combined with deep learning represents a major advance in our ability to predict function from genetic sequence.","author":[{"dropping-particle":"","family":"Höllerer","given":"Simon","non-dropping-particle":"","parse-names":false,"suffix":""},{"dropping-particle":"","family":"Papaxanthos","given":"Laetitia","non-dropping-particle":"","parse-names":false,"suffix":""},{"dropping-particle":"","family":"Gumpinger","given":"Anja Cathrin","non-dropping-particle":"","parse-names":false,"suffix":""},{"dropping-particle":"","family":"Fischer","given":"Katrin","non-dropping-particle":"","parse-names":false,"suffix":""},{"dropping-particle":"","family":"Beisel","given":"Christian","non-dropping-particle":"","parse-names":false,"suffix":""},{"dropping-particle":"","family":"Borgwardt","given":"Karsten","non-dropping-particle":"","parse-names":false,"suffix":""},{"dropping-particle":"","family":"Benenson","given":"Yaakov","non-dropping-particle":"","parse-names":false,"suffix":""},{"dropping-particle":"","family":"Jeschek","given":"Markus","non-dropping-particle":"","parse-names":false,"suffix":""}],"container-title":"Nature Communications","id":"ITEM-1","issue":"1","issued":{"date-parts":[["2020"]]},"page":"3551","title":"Large-scale DNA-based phenotypic recording and deep learning enable highly accurate sequence-function mapping","type":"article-journal","volume":"11"},"uris":["http://www.mendeley.com/documents/?uuid=859e0a89-cdfe-42d0-8b88-929f4ecdf11e"]}],"mendeley":{"formattedCitation":"[3]","plainTextFormattedCitation":"[3]","previouslyFormattedCitation":"[3]"},"properties":{"noteIndex":0},"schema":"https://github.com/citation-style-language/schema/raw/master/csl-citation.json"}</w:instrText>
      </w:r>
      <w:r w:rsidR="0042592A">
        <w:rPr>
          <w:b/>
          <w:bCs/>
        </w:rPr>
        <w:fldChar w:fldCharType="separate"/>
      </w:r>
      <w:r w:rsidR="0042592A" w:rsidRPr="0042592A">
        <w:rPr>
          <w:bCs/>
          <w:noProof/>
        </w:rPr>
        <w:t>[3]</w:t>
      </w:r>
      <w:r w:rsidR="0042592A">
        <w:rPr>
          <w:b/>
          <w:bCs/>
        </w:rPr>
        <w:fldChar w:fldCharType="end"/>
      </w:r>
      <w:r w:rsidR="006A6ED5" w:rsidRPr="00C42C3F">
        <w:rPr>
          <w:b/>
          <w:bCs/>
        </w:rPr>
        <w:t>. There, one can see that most</w:t>
      </w:r>
      <w:r w:rsidR="00550862">
        <w:rPr>
          <w:b/>
          <w:bCs/>
        </w:rPr>
        <w:t xml:space="preserve"> </w:t>
      </w:r>
      <w:r w:rsidR="006A6ED5" w:rsidRPr="00C42C3F">
        <w:rPr>
          <w:b/>
          <w:bCs/>
        </w:rPr>
        <w:t xml:space="preserve">randomly generated RBSs perform </w:t>
      </w:r>
      <w:r w:rsidR="00C9673B" w:rsidRPr="00C42C3F">
        <w:rPr>
          <w:b/>
          <w:bCs/>
        </w:rPr>
        <w:t xml:space="preserve">worse by at least 25% compared to the strongest sequences. In our case the benchmark </w:t>
      </w:r>
      <w:r w:rsidR="00F35FE9" w:rsidRPr="00C42C3F">
        <w:rPr>
          <w:b/>
          <w:bCs/>
        </w:rPr>
        <w:t xml:space="preserve">sequence is very </w:t>
      </w:r>
      <w:proofErr w:type="gramStart"/>
      <w:r w:rsidR="00F35FE9" w:rsidRPr="00C42C3F">
        <w:rPr>
          <w:b/>
          <w:bCs/>
        </w:rPr>
        <w:t>strong</w:t>
      </w:r>
      <w:proofErr w:type="gramEnd"/>
      <w:r w:rsidR="00F35FE9" w:rsidRPr="00C42C3F">
        <w:rPr>
          <w:b/>
          <w:bCs/>
        </w:rPr>
        <w:t xml:space="preserve"> and our randomly </w:t>
      </w:r>
      <w:r w:rsidR="00925187" w:rsidRPr="00C42C3F">
        <w:rPr>
          <w:b/>
          <w:bCs/>
        </w:rPr>
        <w:t>sampled sequences also perform at least 25% worse than it does.</w:t>
      </w:r>
      <w:r w:rsidR="00925187">
        <w:t xml:space="preserve">  </w:t>
      </w:r>
      <w:r w:rsidR="00EB15E1">
        <w:br/>
      </w:r>
      <w:r w:rsidR="00EB15E1">
        <w:br/>
        <w:t xml:space="preserve">Figure 3C. Exploitation results are significantly higher than exploration results. I would expect exploration results higher but perhaps it makes sense. Could the authors comment on this? </w:t>
      </w:r>
    </w:p>
    <w:p w14:paraId="0186FF90" w14:textId="12E3D389" w:rsidR="00E76E5F" w:rsidRDefault="00AE2570" w:rsidP="00FC2AAE">
      <w:r w:rsidRPr="00A52973">
        <w:rPr>
          <w:b/>
          <w:bCs/>
        </w:rPr>
        <w:t>While focusing on e</w:t>
      </w:r>
      <w:r w:rsidR="00374894" w:rsidRPr="00A52973">
        <w:rPr>
          <w:b/>
          <w:bCs/>
        </w:rPr>
        <w:t>xploitation</w:t>
      </w:r>
      <w:r w:rsidRPr="00A52973">
        <w:rPr>
          <w:b/>
          <w:bCs/>
        </w:rPr>
        <w:t>, the algorithm</w:t>
      </w:r>
      <w:r w:rsidR="00374894" w:rsidRPr="00A52973">
        <w:rPr>
          <w:b/>
          <w:bCs/>
        </w:rPr>
        <w:t xml:space="preserve"> </w:t>
      </w:r>
      <w:r w:rsidR="00A52973">
        <w:rPr>
          <w:b/>
          <w:bCs/>
        </w:rPr>
        <w:t>recommends</w:t>
      </w:r>
      <w:r w:rsidR="003E52AF" w:rsidRPr="00A52973">
        <w:rPr>
          <w:b/>
          <w:bCs/>
        </w:rPr>
        <w:t xml:space="preserve"> RBSs that have </w:t>
      </w:r>
      <w:r w:rsidR="00B51CE6">
        <w:rPr>
          <w:b/>
          <w:bCs/>
        </w:rPr>
        <w:t>a</w:t>
      </w:r>
      <w:r w:rsidR="003E52AF" w:rsidRPr="00A52973">
        <w:rPr>
          <w:b/>
          <w:bCs/>
        </w:rPr>
        <w:t xml:space="preserve"> high </w:t>
      </w:r>
      <w:r w:rsidR="009417C4">
        <w:rPr>
          <w:b/>
          <w:bCs/>
        </w:rPr>
        <w:t xml:space="preserve">probability of </w:t>
      </w:r>
      <w:r w:rsidR="00C67F07">
        <w:rPr>
          <w:b/>
          <w:bCs/>
        </w:rPr>
        <w:t>having high TIR</w:t>
      </w:r>
      <w:r w:rsidR="0037773C" w:rsidRPr="00A52973">
        <w:rPr>
          <w:b/>
          <w:bCs/>
        </w:rPr>
        <w:t xml:space="preserve">, resulting in overall higher TIR </w:t>
      </w:r>
      <w:r w:rsidR="002C61DC">
        <w:rPr>
          <w:b/>
          <w:bCs/>
        </w:rPr>
        <w:t xml:space="preserve">of recommended </w:t>
      </w:r>
      <w:r w:rsidR="0037773C" w:rsidRPr="00A52973">
        <w:rPr>
          <w:b/>
          <w:bCs/>
        </w:rPr>
        <w:t>RBSs</w:t>
      </w:r>
      <w:r w:rsidR="003E52AF" w:rsidRPr="00A52973">
        <w:rPr>
          <w:b/>
          <w:bCs/>
        </w:rPr>
        <w:t xml:space="preserve">. On the other hand, in exploration, </w:t>
      </w:r>
      <w:r w:rsidRPr="00A52973">
        <w:rPr>
          <w:b/>
          <w:bCs/>
        </w:rPr>
        <w:t xml:space="preserve">algorithm focuses on </w:t>
      </w:r>
      <w:r w:rsidR="00413FBE">
        <w:rPr>
          <w:b/>
          <w:bCs/>
        </w:rPr>
        <w:t>RBSs</w:t>
      </w:r>
      <w:r w:rsidR="002B3A31" w:rsidRPr="00A52973">
        <w:rPr>
          <w:b/>
          <w:bCs/>
        </w:rPr>
        <w:t xml:space="preserve"> that have high uncertainty</w:t>
      </w:r>
      <w:r w:rsidR="001E5473">
        <w:rPr>
          <w:b/>
          <w:bCs/>
        </w:rPr>
        <w:t xml:space="preserve"> of predictions</w:t>
      </w:r>
      <w:r w:rsidR="00413FBE">
        <w:rPr>
          <w:b/>
          <w:bCs/>
        </w:rPr>
        <w:t xml:space="preserve"> </w:t>
      </w:r>
      <w:r w:rsidR="00850526">
        <w:rPr>
          <w:b/>
          <w:bCs/>
        </w:rPr>
        <w:t xml:space="preserve">which </w:t>
      </w:r>
      <w:r w:rsidR="00874081">
        <w:rPr>
          <w:b/>
          <w:bCs/>
        </w:rPr>
        <w:t xml:space="preserve">results in </w:t>
      </w:r>
      <w:r w:rsidR="00FB33DF">
        <w:rPr>
          <w:b/>
          <w:bCs/>
        </w:rPr>
        <w:t xml:space="preserve">an </w:t>
      </w:r>
      <w:r w:rsidR="00874081">
        <w:rPr>
          <w:b/>
          <w:bCs/>
        </w:rPr>
        <w:t>overall lower TIR</w:t>
      </w:r>
      <w:r w:rsidR="00FB33DF">
        <w:rPr>
          <w:b/>
          <w:bCs/>
        </w:rPr>
        <w:t xml:space="preserve"> of recommended</w:t>
      </w:r>
      <w:r w:rsidR="00874081">
        <w:rPr>
          <w:b/>
          <w:bCs/>
        </w:rPr>
        <w:t xml:space="preserve"> RBSs</w:t>
      </w:r>
      <w:r w:rsidR="00415B85">
        <w:rPr>
          <w:b/>
          <w:bCs/>
        </w:rPr>
        <w:t xml:space="preserve"> since there is a higher chance of finding RBSs with low TIR</w:t>
      </w:r>
      <w:r w:rsidR="00874081">
        <w:rPr>
          <w:b/>
          <w:bCs/>
        </w:rPr>
        <w:t xml:space="preserve">. </w:t>
      </w:r>
      <w:r w:rsidR="0008512C">
        <w:rPr>
          <w:b/>
          <w:bCs/>
        </w:rPr>
        <w:t>However, like we mentioned in text, exploration allows for better understanding of the underlying function and, in result, better prediction</w:t>
      </w:r>
      <w:r w:rsidR="003707F0">
        <w:rPr>
          <w:b/>
          <w:bCs/>
        </w:rPr>
        <w:t>s</w:t>
      </w:r>
      <w:r w:rsidR="0008512C">
        <w:rPr>
          <w:b/>
          <w:bCs/>
        </w:rPr>
        <w:t xml:space="preserve"> in subsequent rounds.</w:t>
      </w:r>
      <w:r w:rsidR="00EB15E1">
        <w:br/>
      </w:r>
      <w:r w:rsidR="00EB15E1">
        <w:br/>
        <w:t>I believe that t-SNE is not actually defined.</w:t>
      </w:r>
    </w:p>
    <w:p w14:paraId="387BA76D" w14:textId="5DF5ED10" w:rsidR="00982555" w:rsidRPr="000967A9" w:rsidRDefault="00E45073" w:rsidP="00FC2AAE">
      <w:pPr>
        <w:rPr>
          <w:b/>
          <w:bCs/>
        </w:rPr>
      </w:pPr>
      <w:r w:rsidRPr="000967A9">
        <w:rPr>
          <w:b/>
          <w:bCs/>
        </w:rPr>
        <w:t>We have updated the first sentence of the last paragraph of subsection 3.2 to read:</w:t>
      </w:r>
    </w:p>
    <w:p w14:paraId="25785F13" w14:textId="18D69CF6" w:rsidR="00217D55" w:rsidRDefault="009C5516">
      <w:pPr>
        <w:rPr>
          <w:b/>
          <w:bCs/>
        </w:rPr>
      </w:pPr>
      <w:r>
        <w:rPr>
          <w:noProof/>
        </w:rPr>
        <w:drawing>
          <wp:inline distT="0" distB="0" distL="0" distR="0" wp14:anchorId="4298339E" wp14:editId="640116DA">
            <wp:extent cx="5731510" cy="534035"/>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31510" cy="534035"/>
                    </a:xfrm>
                    <a:prstGeom prst="rect">
                      <a:avLst/>
                    </a:prstGeom>
                  </pic:spPr>
                </pic:pic>
              </a:graphicData>
            </a:graphic>
          </wp:inline>
        </w:drawing>
      </w:r>
      <w:r>
        <w:rPr>
          <w:b/>
          <w:bCs/>
        </w:rPr>
        <w:t xml:space="preserve"> </w:t>
      </w:r>
      <w:r w:rsidR="00217D55">
        <w:rPr>
          <w:b/>
          <w:bCs/>
        </w:rPr>
        <w:br w:type="page"/>
      </w:r>
    </w:p>
    <w:p w14:paraId="2502497C" w14:textId="2FF9CC16" w:rsidR="004A6B5D" w:rsidRPr="004A6B5D" w:rsidRDefault="004A6B5D" w:rsidP="00F1536F">
      <w:pPr>
        <w:widowControl w:val="0"/>
        <w:autoSpaceDE w:val="0"/>
        <w:autoSpaceDN w:val="0"/>
        <w:adjustRightInd w:val="0"/>
        <w:spacing w:line="240" w:lineRule="auto"/>
        <w:ind w:left="640" w:hanging="640"/>
        <w:rPr>
          <w:b/>
          <w:bCs/>
          <w:sz w:val="36"/>
          <w:szCs w:val="36"/>
        </w:rPr>
      </w:pPr>
      <w:r w:rsidRPr="004A6B5D">
        <w:rPr>
          <w:b/>
          <w:bCs/>
          <w:sz w:val="36"/>
          <w:szCs w:val="36"/>
        </w:rPr>
        <w:lastRenderedPageBreak/>
        <w:t>References</w:t>
      </w:r>
    </w:p>
    <w:p w14:paraId="56D7840A" w14:textId="7F978ADE" w:rsidR="00ED073E" w:rsidRPr="00ED073E" w:rsidRDefault="001E101B" w:rsidP="00ED073E">
      <w:pPr>
        <w:widowControl w:val="0"/>
        <w:autoSpaceDE w:val="0"/>
        <w:autoSpaceDN w:val="0"/>
        <w:adjustRightInd w:val="0"/>
        <w:spacing w:line="240" w:lineRule="auto"/>
        <w:ind w:left="640" w:hanging="640"/>
        <w:rPr>
          <w:rFonts w:ascii="Calibri" w:hAnsi="Calibri" w:cs="Calibri"/>
          <w:noProof/>
          <w:szCs w:val="24"/>
        </w:rPr>
      </w:pPr>
      <w:r>
        <w:rPr>
          <w:b/>
          <w:bCs/>
        </w:rPr>
        <w:fldChar w:fldCharType="begin" w:fldLock="1"/>
      </w:r>
      <w:r>
        <w:rPr>
          <w:b/>
          <w:bCs/>
        </w:rPr>
        <w:instrText xml:space="preserve">ADDIN Mendeley Bibliography CSL_BIBLIOGRAPHY </w:instrText>
      </w:r>
      <w:r>
        <w:rPr>
          <w:b/>
          <w:bCs/>
        </w:rPr>
        <w:fldChar w:fldCharType="separate"/>
      </w:r>
      <w:r w:rsidR="00ED073E" w:rsidRPr="00ED073E">
        <w:rPr>
          <w:rFonts w:ascii="Calibri" w:hAnsi="Calibri" w:cs="Calibri"/>
          <w:noProof/>
          <w:szCs w:val="24"/>
        </w:rPr>
        <w:t>[1]</w:t>
      </w:r>
      <w:r w:rsidR="00ED073E" w:rsidRPr="00ED073E">
        <w:rPr>
          <w:rFonts w:ascii="Calibri" w:hAnsi="Calibri" w:cs="Calibri"/>
          <w:noProof/>
          <w:szCs w:val="24"/>
        </w:rPr>
        <w:tab/>
        <w:t xml:space="preserve">A. J. Jervis </w:t>
      </w:r>
      <w:r w:rsidR="00ED073E" w:rsidRPr="00ED073E">
        <w:rPr>
          <w:rFonts w:ascii="Calibri" w:hAnsi="Calibri" w:cs="Calibri"/>
          <w:i/>
          <w:iCs/>
          <w:noProof/>
          <w:szCs w:val="24"/>
        </w:rPr>
        <w:t>et al.</w:t>
      </w:r>
      <w:r w:rsidR="00ED073E" w:rsidRPr="00ED073E">
        <w:rPr>
          <w:rFonts w:ascii="Calibri" w:hAnsi="Calibri" w:cs="Calibri"/>
          <w:noProof/>
          <w:szCs w:val="24"/>
        </w:rPr>
        <w:t xml:space="preserve">, “Machine Learning of Designed Translational Control Allows Predictive Pathway Optimization in Escherichia coli,” </w:t>
      </w:r>
      <w:r w:rsidR="00ED073E" w:rsidRPr="00ED073E">
        <w:rPr>
          <w:rFonts w:ascii="Calibri" w:hAnsi="Calibri" w:cs="Calibri"/>
          <w:i/>
          <w:iCs/>
          <w:noProof/>
          <w:szCs w:val="24"/>
        </w:rPr>
        <w:t>ACS Synth. Biol.</w:t>
      </w:r>
      <w:r w:rsidR="00ED073E" w:rsidRPr="00ED073E">
        <w:rPr>
          <w:rFonts w:ascii="Calibri" w:hAnsi="Calibri" w:cs="Calibri"/>
          <w:noProof/>
          <w:szCs w:val="24"/>
        </w:rPr>
        <w:t>, vol. 8, no. 1, pp. 127–136, Jan. 2019, doi: 10.1021/acssynbio.8b00398.</w:t>
      </w:r>
    </w:p>
    <w:p w14:paraId="24F1483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2]</w:t>
      </w:r>
      <w:r w:rsidRPr="00ED073E">
        <w:rPr>
          <w:rFonts w:ascii="Calibri" w:hAnsi="Calibri" w:cs="Calibri"/>
          <w:noProof/>
          <w:szCs w:val="24"/>
        </w:rPr>
        <w:tab/>
        <w:t xml:space="preserve">Z. Costello and H. G. Martin, “A machine learning approach to predict metabolic pathway dynamics from time-series multiomics data,” </w:t>
      </w:r>
      <w:r w:rsidRPr="00ED073E">
        <w:rPr>
          <w:rFonts w:ascii="Calibri" w:hAnsi="Calibri" w:cs="Calibri"/>
          <w:i/>
          <w:iCs/>
          <w:noProof/>
          <w:szCs w:val="24"/>
        </w:rPr>
        <w:t>npj Syst. Biol. Appl.</w:t>
      </w:r>
      <w:r w:rsidRPr="00ED073E">
        <w:rPr>
          <w:rFonts w:ascii="Calibri" w:hAnsi="Calibri" w:cs="Calibri"/>
          <w:noProof/>
          <w:szCs w:val="24"/>
        </w:rPr>
        <w:t>, vol. 4, no. 1, p. 19, 2018, doi: 10.1038/s41540-018-0054-3.</w:t>
      </w:r>
    </w:p>
    <w:p w14:paraId="576CB5AE"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3]</w:t>
      </w:r>
      <w:r w:rsidRPr="00ED073E">
        <w:rPr>
          <w:rFonts w:ascii="Calibri" w:hAnsi="Calibri" w:cs="Calibri"/>
          <w:noProof/>
          <w:szCs w:val="24"/>
        </w:rPr>
        <w:tab/>
        <w:t xml:space="preserve">S. Höllerer </w:t>
      </w:r>
      <w:r w:rsidRPr="00ED073E">
        <w:rPr>
          <w:rFonts w:ascii="Calibri" w:hAnsi="Calibri" w:cs="Calibri"/>
          <w:i/>
          <w:iCs/>
          <w:noProof/>
          <w:szCs w:val="24"/>
        </w:rPr>
        <w:t>et al.</w:t>
      </w:r>
      <w:r w:rsidRPr="00ED073E">
        <w:rPr>
          <w:rFonts w:ascii="Calibri" w:hAnsi="Calibri" w:cs="Calibri"/>
          <w:noProof/>
          <w:szCs w:val="24"/>
        </w:rPr>
        <w:t xml:space="preserve">, “Large-scale DNA-based phenotypic recording and deep learning enable highly accurate sequence-function mapping,” </w:t>
      </w:r>
      <w:r w:rsidRPr="00ED073E">
        <w:rPr>
          <w:rFonts w:ascii="Calibri" w:hAnsi="Calibri" w:cs="Calibri"/>
          <w:i/>
          <w:iCs/>
          <w:noProof/>
          <w:szCs w:val="24"/>
        </w:rPr>
        <w:t>Nat. Commun.</w:t>
      </w:r>
      <w:r w:rsidRPr="00ED073E">
        <w:rPr>
          <w:rFonts w:ascii="Calibri" w:hAnsi="Calibri" w:cs="Calibri"/>
          <w:noProof/>
          <w:szCs w:val="24"/>
        </w:rPr>
        <w:t>, vol. 11, no. 1, p. 3551, 2020, doi: 10.1038/s41467-020-17222-4.</w:t>
      </w:r>
    </w:p>
    <w:p w14:paraId="0082C189"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4]</w:t>
      </w:r>
      <w:r w:rsidRPr="00ED073E">
        <w:rPr>
          <w:rFonts w:ascii="Calibri" w:hAnsi="Calibri" w:cs="Calibri"/>
          <w:noProof/>
          <w:szCs w:val="24"/>
        </w:rPr>
        <w:tab/>
        <w:t xml:space="preserve">P. Opgenorth </w:t>
      </w:r>
      <w:r w:rsidRPr="00ED073E">
        <w:rPr>
          <w:rFonts w:ascii="Calibri" w:hAnsi="Calibri" w:cs="Calibri"/>
          <w:i/>
          <w:iCs/>
          <w:noProof/>
          <w:szCs w:val="24"/>
        </w:rPr>
        <w:t>et al.</w:t>
      </w:r>
      <w:r w:rsidRPr="00ED073E">
        <w:rPr>
          <w:rFonts w:ascii="Calibri" w:hAnsi="Calibri" w:cs="Calibri"/>
          <w:noProof/>
          <w:szCs w:val="24"/>
        </w:rPr>
        <w:t xml:space="preserve">, “Lessons from Two Design–Build–Test–Learn Cycles of Dodecanol Production in Escherichia coli Aided by Machine Learning,” </w:t>
      </w:r>
      <w:r w:rsidRPr="00ED073E">
        <w:rPr>
          <w:rFonts w:ascii="Calibri" w:hAnsi="Calibri" w:cs="Calibri"/>
          <w:i/>
          <w:iCs/>
          <w:noProof/>
          <w:szCs w:val="24"/>
        </w:rPr>
        <w:t>ACS Synth. Biol.</w:t>
      </w:r>
      <w:r w:rsidRPr="00ED073E">
        <w:rPr>
          <w:rFonts w:ascii="Calibri" w:hAnsi="Calibri" w:cs="Calibri"/>
          <w:noProof/>
          <w:szCs w:val="24"/>
        </w:rPr>
        <w:t>, vol. 8, no. 6, pp. 1337–1351, Jun. 2019, doi: 10.1021/acssynbio.9b00020.</w:t>
      </w:r>
    </w:p>
    <w:p w14:paraId="334758C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5]</w:t>
      </w:r>
      <w:r w:rsidRPr="00ED073E">
        <w:rPr>
          <w:rFonts w:ascii="Calibri" w:hAnsi="Calibri" w:cs="Calibri"/>
          <w:noProof/>
          <w:szCs w:val="24"/>
        </w:rPr>
        <w:tab/>
        <w:t xml:space="preserve">J. Beal </w:t>
      </w:r>
      <w:r w:rsidRPr="00ED073E">
        <w:rPr>
          <w:rFonts w:ascii="Calibri" w:hAnsi="Calibri" w:cs="Calibri"/>
          <w:i/>
          <w:iCs/>
          <w:noProof/>
          <w:szCs w:val="24"/>
        </w:rPr>
        <w:t>et al.</w:t>
      </w:r>
      <w:r w:rsidRPr="00ED073E">
        <w:rPr>
          <w:rFonts w:ascii="Calibri" w:hAnsi="Calibri" w:cs="Calibri"/>
          <w:noProof/>
          <w:szCs w:val="24"/>
        </w:rPr>
        <w:t xml:space="preserve">, “Comparative analysis of three studies measuring fluorescence from engineered bacterial genetic constructs,” </w:t>
      </w:r>
      <w:r w:rsidRPr="00ED073E">
        <w:rPr>
          <w:rFonts w:ascii="Calibri" w:hAnsi="Calibri" w:cs="Calibri"/>
          <w:i/>
          <w:iCs/>
          <w:noProof/>
          <w:szCs w:val="24"/>
        </w:rPr>
        <w:t>PLoS One</w:t>
      </w:r>
      <w:r w:rsidRPr="00ED073E">
        <w:rPr>
          <w:rFonts w:ascii="Calibri" w:hAnsi="Calibri" w:cs="Calibri"/>
          <w:noProof/>
          <w:szCs w:val="24"/>
        </w:rPr>
        <w:t>, vol. 16, no. 6, p. e0252263, Jun. 2021, [Online]. Available: https://doi.org/10.1371/journal.pone.0252263.</w:t>
      </w:r>
    </w:p>
    <w:p w14:paraId="532559A7"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6]</w:t>
      </w:r>
      <w:r w:rsidRPr="00ED073E">
        <w:rPr>
          <w:rFonts w:ascii="Calibri" w:hAnsi="Calibri" w:cs="Calibri"/>
          <w:noProof/>
          <w:szCs w:val="24"/>
        </w:rPr>
        <w:tab/>
        <w:t xml:space="preserve">iGEM, “RBS Catalog,” </w:t>
      </w:r>
      <w:r w:rsidRPr="00ED073E">
        <w:rPr>
          <w:rFonts w:ascii="Calibri" w:hAnsi="Calibri" w:cs="Calibri"/>
          <w:i/>
          <w:iCs/>
          <w:noProof/>
          <w:szCs w:val="24"/>
        </w:rPr>
        <w:t>iGEM Parts Registry</w:t>
      </w:r>
      <w:r w:rsidRPr="00ED073E">
        <w:rPr>
          <w:rFonts w:ascii="Calibri" w:hAnsi="Calibri" w:cs="Calibri"/>
          <w:noProof/>
          <w:szCs w:val="24"/>
        </w:rPr>
        <w:t>. http://parts.igem.org/Ribosome_Binding_Sites/Catalog.</w:t>
      </w:r>
    </w:p>
    <w:p w14:paraId="5AED4A1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7]</w:t>
      </w:r>
      <w:r w:rsidRPr="00ED073E">
        <w:rPr>
          <w:rFonts w:ascii="Calibri" w:hAnsi="Calibri" w:cs="Calibri"/>
          <w:noProof/>
          <w:szCs w:val="24"/>
        </w:rPr>
        <w:tab/>
        <w:t xml:space="preserve">M. Jeschek, D. Gerngross, and S. Panke, “Rationally reduced libraries for combinatorial pathway optimization minimizing experimental effort,” </w:t>
      </w:r>
      <w:r w:rsidRPr="00ED073E">
        <w:rPr>
          <w:rFonts w:ascii="Calibri" w:hAnsi="Calibri" w:cs="Calibri"/>
          <w:i/>
          <w:iCs/>
          <w:noProof/>
          <w:szCs w:val="24"/>
        </w:rPr>
        <w:t>Nature communications</w:t>
      </w:r>
      <w:r w:rsidRPr="00ED073E">
        <w:rPr>
          <w:rFonts w:ascii="Calibri" w:hAnsi="Calibri" w:cs="Calibri"/>
          <w:noProof/>
          <w:szCs w:val="24"/>
        </w:rPr>
        <w:t>, vol. 7. Department of Biosystems Science and Engineering, ETH Zurich, Basel 4058, Switzerland., p. 11163, 2016, doi: 10.1038/ncomms11163.</w:t>
      </w:r>
    </w:p>
    <w:p w14:paraId="5C3F9A5C"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8]</w:t>
      </w:r>
      <w:r w:rsidRPr="00ED073E">
        <w:rPr>
          <w:rFonts w:ascii="Calibri" w:hAnsi="Calibri" w:cs="Calibri"/>
          <w:noProof/>
          <w:szCs w:val="24"/>
        </w:rPr>
        <w:tab/>
        <w:t xml:space="preserve">A. C. Reis and H. M. Salis, “An Automated Model Test System for Systematic Development and Improvement of Gene Expression Models,” </w:t>
      </w:r>
      <w:r w:rsidRPr="00ED073E">
        <w:rPr>
          <w:rFonts w:ascii="Calibri" w:hAnsi="Calibri" w:cs="Calibri"/>
          <w:i/>
          <w:iCs/>
          <w:noProof/>
          <w:szCs w:val="24"/>
        </w:rPr>
        <w:t>ACS Synth. Biol.</w:t>
      </w:r>
      <w:r w:rsidRPr="00ED073E">
        <w:rPr>
          <w:rFonts w:ascii="Calibri" w:hAnsi="Calibri" w:cs="Calibri"/>
          <w:noProof/>
          <w:szCs w:val="24"/>
        </w:rPr>
        <w:t>, vol. 9, no. 11, pp. 3145–3156, Nov. 2020, doi: 10.1021/acssynbio.0c00394.</w:t>
      </w:r>
    </w:p>
    <w:p w14:paraId="0F11A500"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9]</w:t>
      </w:r>
      <w:r w:rsidRPr="00ED073E">
        <w:rPr>
          <w:rFonts w:ascii="Calibri" w:hAnsi="Calibri" w:cs="Calibri"/>
          <w:noProof/>
          <w:szCs w:val="24"/>
        </w:rPr>
        <w:tab/>
        <w:t xml:space="preserve">B. Reeve, T. Hargest, C. Gilbert, and T. Ellis, “Predicting translation initiation rates for designing synthetic biology,” </w:t>
      </w:r>
      <w:r w:rsidRPr="00ED073E">
        <w:rPr>
          <w:rFonts w:ascii="Calibri" w:hAnsi="Calibri" w:cs="Calibri"/>
          <w:i/>
          <w:iCs/>
          <w:noProof/>
          <w:szCs w:val="24"/>
        </w:rPr>
        <w:t>Front. Bioeng. Biotechnol.</w:t>
      </w:r>
      <w:r w:rsidRPr="00ED073E">
        <w:rPr>
          <w:rFonts w:ascii="Calibri" w:hAnsi="Calibri" w:cs="Calibri"/>
          <w:noProof/>
          <w:szCs w:val="24"/>
        </w:rPr>
        <w:t>, vol. 2, p. 1, Jan. 2014, doi: 10.3389/fbioe.2014.00001.</w:t>
      </w:r>
    </w:p>
    <w:p w14:paraId="32F3A1DB"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0]</w:t>
      </w:r>
      <w:r w:rsidRPr="00ED073E">
        <w:rPr>
          <w:rFonts w:ascii="Calibri" w:hAnsi="Calibri" w:cs="Calibri"/>
          <w:noProof/>
          <w:szCs w:val="24"/>
        </w:rPr>
        <w:tab/>
        <w:t xml:space="preserve">J.-S. Kang, D.-H. Shin, J.-W. Baek, and K. Chung, “Activity Recommendation Model Using Rank Correlation for Chronic Stress Management,” </w:t>
      </w:r>
      <w:r w:rsidRPr="00ED073E">
        <w:rPr>
          <w:rFonts w:ascii="Calibri" w:hAnsi="Calibri" w:cs="Calibri"/>
          <w:i/>
          <w:iCs/>
          <w:noProof/>
          <w:szCs w:val="24"/>
        </w:rPr>
        <w:t>Appl. Sci.</w:t>
      </w:r>
      <w:r w:rsidRPr="00ED073E">
        <w:rPr>
          <w:rFonts w:ascii="Calibri" w:hAnsi="Calibri" w:cs="Calibri"/>
          <w:noProof/>
          <w:szCs w:val="24"/>
        </w:rPr>
        <w:t>, vol. 9, no. 20, 2019, doi: 10.3390/app9204284.</w:t>
      </w:r>
    </w:p>
    <w:p w14:paraId="47951285"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1]</w:t>
      </w:r>
      <w:r w:rsidRPr="00ED073E">
        <w:rPr>
          <w:rFonts w:ascii="Calibri" w:hAnsi="Calibri" w:cs="Calibri"/>
          <w:noProof/>
          <w:szCs w:val="24"/>
        </w:rPr>
        <w:tab/>
        <w:t xml:space="preserve">P. Schober, C. Boer, and L. A. Schwarte, “Correlation Coefficients: Appropriate Use and Interpretation,” </w:t>
      </w:r>
      <w:r w:rsidRPr="00ED073E">
        <w:rPr>
          <w:rFonts w:ascii="Calibri" w:hAnsi="Calibri" w:cs="Calibri"/>
          <w:i/>
          <w:iCs/>
          <w:noProof/>
          <w:szCs w:val="24"/>
        </w:rPr>
        <w:t>Anesth. Analg.</w:t>
      </w:r>
      <w:r w:rsidRPr="00ED073E">
        <w:rPr>
          <w:rFonts w:ascii="Calibri" w:hAnsi="Calibri" w:cs="Calibri"/>
          <w:noProof/>
          <w:szCs w:val="24"/>
        </w:rPr>
        <w:t>, vol. 126, no. 5, 2018, [Online]. Available: https://journals.lww.com/anesthesia-analgesia/Fulltext/2018/05000/Correlation_Coefficients__Appropriate_Use_and.50.aspx.</w:t>
      </w:r>
    </w:p>
    <w:p w14:paraId="3CF4487D"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2]</w:t>
      </w:r>
      <w:r w:rsidRPr="00ED073E">
        <w:rPr>
          <w:rFonts w:ascii="Calibri" w:hAnsi="Calibri" w:cs="Calibri"/>
          <w:noProof/>
          <w:szCs w:val="24"/>
        </w:rPr>
        <w:tab/>
        <w:t xml:space="preserve">T. Radivojević, Z. Costello, K. Workman, and H. Garcia Martin, “A machine learning Automated Recommendation Tool for synthetic biology,” </w:t>
      </w:r>
      <w:r w:rsidRPr="00ED073E">
        <w:rPr>
          <w:rFonts w:ascii="Calibri" w:hAnsi="Calibri" w:cs="Calibri"/>
          <w:i/>
          <w:iCs/>
          <w:noProof/>
          <w:szCs w:val="24"/>
        </w:rPr>
        <w:t>Nat. Commun.</w:t>
      </w:r>
      <w:r w:rsidRPr="00ED073E">
        <w:rPr>
          <w:rFonts w:ascii="Calibri" w:hAnsi="Calibri" w:cs="Calibri"/>
          <w:noProof/>
          <w:szCs w:val="24"/>
        </w:rPr>
        <w:t>, vol. 11, no. 1, p. 4879, 2020, doi: 10.1038/s41467-020-18008-4.</w:t>
      </w:r>
    </w:p>
    <w:p w14:paraId="028DCAE4"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3]</w:t>
      </w:r>
      <w:r w:rsidRPr="00ED073E">
        <w:rPr>
          <w:rFonts w:ascii="Calibri" w:hAnsi="Calibri" w:cs="Calibri"/>
          <w:noProof/>
          <w:szCs w:val="24"/>
        </w:rPr>
        <w:tab/>
        <w:t xml:space="preserve">B. Canton, A. Labno, and D. Endy, “Refinement and standardization of synthetic biological parts and devices,” </w:t>
      </w:r>
      <w:r w:rsidRPr="00ED073E">
        <w:rPr>
          <w:rFonts w:ascii="Calibri" w:hAnsi="Calibri" w:cs="Calibri"/>
          <w:i/>
          <w:iCs/>
          <w:noProof/>
          <w:szCs w:val="24"/>
        </w:rPr>
        <w:t>Nat. Biotechnol.</w:t>
      </w:r>
      <w:r w:rsidRPr="00ED073E">
        <w:rPr>
          <w:rFonts w:ascii="Calibri" w:hAnsi="Calibri" w:cs="Calibri"/>
          <w:noProof/>
          <w:szCs w:val="24"/>
        </w:rPr>
        <w:t>, vol. 26, no. 7, pp. 787–793, 2008, doi: 10.1038/nbt1413.</w:t>
      </w:r>
    </w:p>
    <w:p w14:paraId="14AD3A63"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t>[14]</w:t>
      </w:r>
      <w:r w:rsidRPr="00ED073E">
        <w:rPr>
          <w:rFonts w:ascii="Calibri" w:hAnsi="Calibri" w:cs="Calibri"/>
          <w:noProof/>
          <w:szCs w:val="24"/>
        </w:rPr>
        <w:tab/>
        <w:t xml:space="preserve">C. E. Lawson </w:t>
      </w:r>
      <w:r w:rsidRPr="00ED073E">
        <w:rPr>
          <w:rFonts w:ascii="Calibri" w:hAnsi="Calibri" w:cs="Calibri"/>
          <w:i/>
          <w:iCs/>
          <w:noProof/>
          <w:szCs w:val="24"/>
        </w:rPr>
        <w:t>et al.</w:t>
      </w:r>
      <w:r w:rsidRPr="00ED073E">
        <w:rPr>
          <w:rFonts w:ascii="Calibri" w:hAnsi="Calibri" w:cs="Calibri"/>
          <w:noProof/>
          <w:szCs w:val="24"/>
        </w:rPr>
        <w:t xml:space="preserve">, “Machine learning for metabolic engineering: A review,” </w:t>
      </w:r>
      <w:r w:rsidRPr="00ED073E">
        <w:rPr>
          <w:rFonts w:ascii="Calibri" w:hAnsi="Calibri" w:cs="Calibri"/>
          <w:i/>
          <w:iCs/>
          <w:noProof/>
          <w:szCs w:val="24"/>
        </w:rPr>
        <w:t>Metab. Eng.</w:t>
      </w:r>
      <w:r w:rsidRPr="00ED073E">
        <w:rPr>
          <w:rFonts w:ascii="Calibri" w:hAnsi="Calibri" w:cs="Calibri"/>
          <w:noProof/>
          <w:szCs w:val="24"/>
        </w:rPr>
        <w:t>, vol. 63, pp. 34–60, 2021, doi: https://doi.org/10.1016/j.ymben.2020.10.005.</w:t>
      </w:r>
    </w:p>
    <w:p w14:paraId="54A5AC3A"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szCs w:val="24"/>
        </w:rPr>
      </w:pPr>
      <w:r w:rsidRPr="00ED073E">
        <w:rPr>
          <w:rFonts w:ascii="Calibri" w:hAnsi="Calibri" w:cs="Calibri"/>
          <w:noProof/>
          <w:szCs w:val="24"/>
        </w:rPr>
        <w:lastRenderedPageBreak/>
        <w:t>[15]</w:t>
      </w:r>
      <w:r w:rsidRPr="00ED073E">
        <w:rPr>
          <w:rFonts w:ascii="Calibri" w:hAnsi="Calibri" w:cs="Calibri"/>
          <w:noProof/>
          <w:szCs w:val="24"/>
        </w:rPr>
        <w:tab/>
        <w:t xml:space="preserve">M. HamediRad, R. Chao, S. Weisberg, J. Lian, S. Sinha, and H. Zhao, “Towards a fully automated algorithm driven platform for biosystems design,” </w:t>
      </w:r>
      <w:r w:rsidRPr="00ED073E">
        <w:rPr>
          <w:rFonts w:ascii="Calibri" w:hAnsi="Calibri" w:cs="Calibri"/>
          <w:i/>
          <w:iCs/>
          <w:noProof/>
          <w:szCs w:val="24"/>
        </w:rPr>
        <w:t>Nat. Commun.</w:t>
      </w:r>
      <w:r w:rsidRPr="00ED073E">
        <w:rPr>
          <w:rFonts w:ascii="Calibri" w:hAnsi="Calibri" w:cs="Calibri"/>
          <w:noProof/>
          <w:szCs w:val="24"/>
        </w:rPr>
        <w:t>, vol. 10, no. 1, p. 5150, 2019, doi: 10.1038/s41467-019-13189-z.</w:t>
      </w:r>
    </w:p>
    <w:p w14:paraId="72CD09C1" w14:textId="77777777" w:rsidR="00ED073E" w:rsidRPr="00ED073E" w:rsidRDefault="00ED073E" w:rsidP="00ED073E">
      <w:pPr>
        <w:widowControl w:val="0"/>
        <w:autoSpaceDE w:val="0"/>
        <w:autoSpaceDN w:val="0"/>
        <w:adjustRightInd w:val="0"/>
        <w:spacing w:line="240" w:lineRule="auto"/>
        <w:ind w:left="640" w:hanging="640"/>
        <w:rPr>
          <w:rFonts w:ascii="Calibri" w:hAnsi="Calibri" w:cs="Calibri"/>
          <w:noProof/>
        </w:rPr>
      </w:pPr>
      <w:r w:rsidRPr="00ED073E">
        <w:rPr>
          <w:rFonts w:ascii="Calibri" w:hAnsi="Calibri" w:cs="Calibri"/>
          <w:noProof/>
          <w:szCs w:val="24"/>
        </w:rPr>
        <w:t>[16]</w:t>
      </w:r>
      <w:r w:rsidRPr="00ED073E">
        <w:rPr>
          <w:rFonts w:ascii="Calibri" w:hAnsi="Calibri" w:cs="Calibri"/>
          <w:noProof/>
          <w:szCs w:val="24"/>
        </w:rPr>
        <w:tab/>
        <w:t xml:space="preserve">B. Shahriari, K. Swersky, Z. Wang, R. P. Adams, and N. de Freitas, “Taking the Human Out of the Loop: A Review of Bayesian Optimization,” </w:t>
      </w:r>
      <w:r w:rsidRPr="00ED073E">
        <w:rPr>
          <w:rFonts w:ascii="Calibri" w:hAnsi="Calibri" w:cs="Calibri"/>
          <w:i/>
          <w:iCs/>
          <w:noProof/>
          <w:szCs w:val="24"/>
        </w:rPr>
        <w:t>Proc. IEEE</w:t>
      </w:r>
      <w:r w:rsidRPr="00ED073E">
        <w:rPr>
          <w:rFonts w:ascii="Calibri" w:hAnsi="Calibri" w:cs="Calibri"/>
          <w:noProof/>
          <w:szCs w:val="24"/>
        </w:rPr>
        <w:t>, vol. 104, no. 1, pp. 148–175, 2016, doi: 10.1109/JPROC.2015.2494218.</w:t>
      </w:r>
    </w:p>
    <w:p w14:paraId="6AAA3CD6" w14:textId="7CA15384" w:rsidR="00217D55" w:rsidRPr="00E45073" w:rsidRDefault="001E101B" w:rsidP="00FC2AAE">
      <w:pPr>
        <w:rPr>
          <w:b/>
          <w:bCs/>
        </w:rPr>
      </w:pPr>
      <w:r>
        <w:rPr>
          <w:b/>
          <w:bCs/>
        </w:rPr>
        <w:fldChar w:fldCharType="end"/>
      </w:r>
    </w:p>
    <w:sectPr w:rsidR="00217D55" w:rsidRPr="00E4507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engyan Zhang" w:date="2021-08-04T14:56:00Z" w:initials="MZ">
    <w:p w14:paraId="28B345BB" w14:textId="4B6BCA6E" w:rsidR="0DBACCCA" w:rsidRDefault="49A698B6" w:rsidP="49A698B6">
      <w:pPr>
        <w:pStyle w:val="CommentText"/>
      </w:pPr>
      <w:r>
        <w:t xml:space="preserve">The citation number in the paper and in the response file can be confusing. I suggest </w:t>
      </w:r>
      <w:proofErr w:type="gramStart"/>
      <w:r>
        <w:t>to use</w:t>
      </w:r>
      <w:proofErr w:type="gramEnd"/>
      <w:r>
        <w:t xml:space="preserve"> the citation number in the paper and maybe list them again in the response file for self-completion.</w:t>
      </w:r>
      <w:r w:rsidR="0DBACCCA">
        <w:rPr>
          <w:rStyle w:val="CommentReference"/>
        </w:rPr>
        <w:annotationRef/>
      </w:r>
    </w:p>
    <w:p w14:paraId="74B0D21C" w14:textId="4547AAA7" w:rsidR="0DBACCCA" w:rsidRDefault="49A698B6" w:rsidP="49A698B6">
      <w:pPr>
        <w:pStyle w:val="CommentText"/>
      </w:pPr>
      <w:r>
        <w:t xml:space="preserve"> </w:t>
      </w:r>
      <w:r w:rsidR="0DBACCCA">
        <w:rPr>
          <w:rStyle w:val="CommentReference"/>
        </w:rPr>
        <w:annotationRef/>
      </w:r>
    </w:p>
  </w:comment>
  <w:comment w:id="1" w:author="Holowko, Maciej (L&amp;W, Eveleigh)" w:date="2021-08-06T14:59:00Z" w:initials="HM(E">
    <w:p w14:paraId="37410E2C" w14:textId="662D8EAF" w:rsidR="00082853" w:rsidRDefault="00082853">
      <w:pPr>
        <w:pStyle w:val="CommentText"/>
      </w:pPr>
      <w:r>
        <w:rPr>
          <w:rStyle w:val="CommentReference"/>
        </w:rPr>
        <w:annotationRef/>
      </w:r>
      <w:r>
        <w:t xml:space="preserve">Cheng Soon to decid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 w:author="Ong, Cheng Soon (Data61, Black Mountain)" w:date="2021-08-23T21:29:00Z" w:initials="CS">
    <w:p w14:paraId="065258AC" w14:textId="31FC69CD" w:rsidR="00725976" w:rsidRDefault="00725976">
      <w:pPr>
        <w:pStyle w:val="CommentText"/>
      </w:pPr>
      <w:r>
        <w:rPr>
          <w:rStyle w:val="CommentReference"/>
        </w:rPr>
        <w:annotationRef/>
      </w:r>
      <w:r>
        <w:t>The citation numbers in this file should match the citation numbers in the paper!</w:t>
      </w:r>
    </w:p>
  </w:comment>
  <w:comment w:id="3" w:author="Mengyan Zhang" w:date="2021-09-12T16:45:00Z" w:initials="MZ">
    <w:p w14:paraId="3041DAEA" w14:textId="2AF2CE22" w:rsidR="7BB3B21E" w:rsidRDefault="7BB3B21E">
      <w:pPr>
        <w:pStyle w:val="CommentText"/>
      </w:pPr>
      <w:proofErr w:type="spellStart"/>
      <w:r>
        <w:t>maciej</w:t>
      </w:r>
      <w:proofErr w:type="spellEnd"/>
      <w:r>
        <w:t>, can you address this? Let me know if you need help!</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4B0D21C" w15:done="0"/>
  <w15:commentEx w15:paraId="37410E2C" w15:paraIdParent="74B0D21C" w15:done="0"/>
  <w15:commentEx w15:paraId="065258AC" w15:paraIdParent="74B0D21C" w15:done="0"/>
  <w15:commentEx w15:paraId="3041DAEA" w15:paraIdParent="74B0D2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B5292B" w16cex:dateUtc="2021-08-04T04:56:00Z"/>
  <w16cex:commentExtensible w16cex:durableId="24B7CCBD" w16cex:dateUtc="2021-08-06T04:59:00Z"/>
  <w16cex:commentExtensible w16cex:durableId="24CE91B3" w16cex:dateUtc="2021-08-23T11:29:00Z"/>
  <w16cex:commentExtensible w16cex:durableId="0A02A4F3" w16cex:dateUtc="2021-09-12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4B0D21C" w16cid:durableId="24B5292B"/>
  <w16cid:commentId w16cid:paraId="37410E2C" w16cid:durableId="24B7CCBD"/>
  <w16cid:commentId w16cid:paraId="065258AC" w16cid:durableId="24CE91B3"/>
  <w16cid:commentId w16cid:paraId="3041DAEA" w16cid:durableId="0A02A4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Yu Mincho">
    <w:altName w:val="Yu Mincho"/>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410B18"/>
    <w:multiLevelType w:val="multilevel"/>
    <w:tmpl w:val="B434C8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engyan Zhang">
    <w15:presenceInfo w15:providerId="AD" w15:userId="S::mengyan.zhang_anu.edu.au#ext#@csiroau.onmicrosoft.com::69c71b4a-2462-44f3-b3fd-d71962db6bce"/>
  </w15:person>
  <w15:person w15:author="Holowko, Maciej (L&amp;W, Eveleigh)">
    <w15:presenceInfo w15:providerId="AD" w15:userId="S::hol428@csiro.au::f71679b5-8efd-4dda-8a18-390f89eaa695"/>
  </w15:person>
  <w15:person w15:author="Ong, Cheng Soon (Data61, Black Mountain)">
    <w15:presenceInfo w15:providerId="AD" w15:userId="S::ong017@csiro.au::00e9ef00-49a8-4a0d-93dd-222fe04462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2D07"/>
    <w:rsid w:val="00001436"/>
    <w:rsid w:val="00003420"/>
    <w:rsid w:val="00003B09"/>
    <w:rsid w:val="00004058"/>
    <w:rsid w:val="00007C82"/>
    <w:rsid w:val="00012175"/>
    <w:rsid w:val="00014549"/>
    <w:rsid w:val="00014EE6"/>
    <w:rsid w:val="00015D7D"/>
    <w:rsid w:val="000172E9"/>
    <w:rsid w:val="00017E3B"/>
    <w:rsid w:val="0002238E"/>
    <w:rsid w:val="00023BE9"/>
    <w:rsid w:val="000244F9"/>
    <w:rsid w:val="00027C1D"/>
    <w:rsid w:val="00031BB2"/>
    <w:rsid w:val="00032AE1"/>
    <w:rsid w:val="000333F5"/>
    <w:rsid w:val="000348E9"/>
    <w:rsid w:val="000364BD"/>
    <w:rsid w:val="00036EAD"/>
    <w:rsid w:val="0003782B"/>
    <w:rsid w:val="0004211C"/>
    <w:rsid w:val="000433DE"/>
    <w:rsid w:val="000434A4"/>
    <w:rsid w:val="000447E3"/>
    <w:rsid w:val="00051D5B"/>
    <w:rsid w:val="00052967"/>
    <w:rsid w:val="00054B13"/>
    <w:rsid w:val="0005708B"/>
    <w:rsid w:val="00060260"/>
    <w:rsid w:val="00060596"/>
    <w:rsid w:val="00060F2D"/>
    <w:rsid w:val="0006183F"/>
    <w:rsid w:val="000625F9"/>
    <w:rsid w:val="00062D07"/>
    <w:rsid w:val="000640DD"/>
    <w:rsid w:val="000644D9"/>
    <w:rsid w:val="00065E25"/>
    <w:rsid w:val="00066E1B"/>
    <w:rsid w:val="00067231"/>
    <w:rsid w:val="00067CB5"/>
    <w:rsid w:val="00070427"/>
    <w:rsid w:val="000711A8"/>
    <w:rsid w:val="00072806"/>
    <w:rsid w:val="00074A6C"/>
    <w:rsid w:val="00076C1E"/>
    <w:rsid w:val="00077184"/>
    <w:rsid w:val="0007788C"/>
    <w:rsid w:val="000778A7"/>
    <w:rsid w:val="00082853"/>
    <w:rsid w:val="0008512C"/>
    <w:rsid w:val="00090774"/>
    <w:rsid w:val="000910D9"/>
    <w:rsid w:val="00091359"/>
    <w:rsid w:val="00093944"/>
    <w:rsid w:val="000961E2"/>
    <w:rsid w:val="000967A9"/>
    <w:rsid w:val="000A2875"/>
    <w:rsid w:val="000A28E6"/>
    <w:rsid w:val="000A2DFB"/>
    <w:rsid w:val="000A6216"/>
    <w:rsid w:val="000A7972"/>
    <w:rsid w:val="000A7B88"/>
    <w:rsid w:val="000B0347"/>
    <w:rsid w:val="000B2A4A"/>
    <w:rsid w:val="000B2B79"/>
    <w:rsid w:val="000B4160"/>
    <w:rsid w:val="000B57E3"/>
    <w:rsid w:val="000B78AB"/>
    <w:rsid w:val="000C3B10"/>
    <w:rsid w:val="000C4245"/>
    <w:rsid w:val="000C5ACD"/>
    <w:rsid w:val="000C5E19"/>
    <w:rsid w:val="000C6BB8"/>
    <w:rsid w:val="000C7C30"/>
    <w:rsid w:val="000D3A20"/>
    <w:rsid w:val="000D47E4"/>
    <w:rsid w:val="000D484A"/>
    <w:rsid w:val="000D6536"/>
    <w:rsid w:val="000D72BE"/>
    <w:rsid w:val="000D7485"/>
    <w:rsid w:val="000E11BC"/>
    <w:rsid w:val="000E1EAE"/>
    <w:rsid w:val="000E526D"/>
    <w:rsid w:val="000E7A59"/>
    <w:rsid w:val="000F409F"/>
    <w:rsid w:val="000F411A"/>
    <w:rsid w:val="000F4BF1"/>
    <w:rsid w:val="0010046E"/>
    <w:rsid w:val="00101100"/>
    <w:rsid w:val="001014DC"/>
    <w:rsid w:val="00101BFF"/>
    <w:rsid w:val="00101FA7"/>
    <w:rsid w:val="00103871"/>
    <w:rsid w:val="0010405B"/>
    <w:rsid w:val="001078B4"/>
    <w:rsid w:val="00110064"/>
    <w:rsid w:val="00113FAE"/>
    <w:rsid w:val="00114B84"/>
    <w:rsid w:val="00115411"/>
    <w:rsid w:val="001173A2"/>
    <w:rsid w:val="00123A07"/>
    <w:rsid w:val="001278AC"/>
    <w:rsid w:val="001278F0"/>
    <w:rsid w:val="00136B1D"/>
    <w:rsid w:val="00137528"/>
    <w:rsid w:val="00140801"/>
    <w:rsid w:val="00141589"/>
    <w:rsid w:val="00141988"/>
    <w:rsid w:val="00144430"/>
    <w:rsid w:val="001469FF"/>
    <w:rsid w:val="00147F24"/>
    <w:rsid w:val="001506CE"/>
    <w:rsid w:val="00151EE3"/>
    <w:rsid w:val="001524BD"/>
    <w:rsid w:val="00152C2D"/>
    <w:rsid w:val="0015559F"/>
    <w:rsid w:val="0015629F"/>
    <w:rsid w:val="00157485"/>
    <w:rsid w:val="00160027"/>
    <w:rsid w:val="00160274"/>
    <w:rsid w:val="001605FE"/>
    <w:rsid w:val="001607F6"/>
    <w:rsid w:val="00160855"/>
    <w:rsid w:val="00161F1D"/>
    <w:rsid w:val="00162555"/>
    <w:rsid w:val="001636F1"/>
    <w:rsid w:val="0016421B"/>
    <w:rsid w:val="00165BB3"/>
    <w:rsid w:val="00167D3E"/>
    <w:rsid w:val="00170825"/>
    <w:rsid w:val="00170ADB"/>
    <w:rsid w:val="001739ED"/>
    <w:rsid w:val="00176A44"/>
    <w:rsid w:val="00180EEE"/>
    <w:rsid w:val="00181872"/>
    <w:rsid w:val="00181E03"/>
    <w:rsid w:val="00183554"/>
    <w:rsid w:val="00184BDA"/>
    <w:rsid w:val="001857EE"/>
    <w:rsid w:val="00186582"/>
    <w:rsid w:val="001865FB"/>
    <w:rsid w:val="00187F90"/>
    <w:rsid w:val="00188890"/>
    <w:rsid w:val="001929DE"/>
    <w:rsid w:val="00194975"/>
    <w:rsid w:val="00196687"/>
    <w:rsid w:val="0019689B"/>
    <w:rsid w:val="00196ACF"/>
    <w:rsid w:val="001A20C4"/>
    <w:rsid w:val="001A2D00"/>
    <w:rsid w:val="001A2D6B"/>
    <w:rsid w:val="001A3C40"/>
    <w:rsid w:val="001A41FF"/>
    <w:rsid w:val="001A4F83"/>
    <w:rsid w:val="001A7AB7"/>
    <w:rsid w:val="001B19AF"/>
    <w:rsid w:val="001B1CE5"/>
    <w:rsid w:val="001B2A91"/>
    <w:rsid w:val="001B4D22"/>
    <w:rsid w:val="001B4F9C"/>
    <w:rsid w:val="001B53EF"/>
    <w:rsid w:val="001B5420"/>
    <w:rsid w:val="001C0CB8"/>
    <w:rsid w:val="001C267E"/>
    <w:rsid w:val="001C2C35"/>
    <w:rsid w:val="001C36F0"/>
    <w:rsid w:val="001C3C10"/>
    <w:rsid w:val="001C5523"/>
    <w:rsid w:val="001C5AEC"/>
    <w:rsid w:val="001D111A"/>
    <w:rsid w:val="001D1334"/>
    <w:rsid w:val="001D49A7"/>
    <w:rsid w:val="001D5B98"/>
    <w:rsid w:val="001D745A"/>
    <w:rsid w:val="001D7A1F"/>
    <w:rsid w:val="001E101B"/>
    <w:rsid w:val="001E1F20"/>
    <w:rsid w:val="001E3E29"/>
    <w:rsid w:val="001E4986"/>
    <w:rsid w:val="001E52DE"/>
    <w:rsid w:val="001E5473"/>
    <w:rsid w:val="001E579C"/>
    <w:rsid w:val="001E5B3B"/>
    <w:rsid w:val="001F1554"/>
    <w:rsid w:val="001F36EE"/>
    <w:rsid w:val="001F438F"/>
    <w:rsid w:val="001F4602"/>
    <w:rsid w:val="001F49E1"/>
    <w:rsid w:val="001F684B"/>
    <w:rsid w:val="00200A68"/>
    <w:rsid w:val="00203477"/>
    <w:rsid w:val="00203D5D"/>
    <w:rsid w:val="00204357"/>
    <w:rsid w:val="00207A01"/>
    <w:rsid w:val="00210F88"/>
    <w:rsid w:val="00212428"/>
    <w:rsid w:val="00214156"/>
    <w:rsid w:val="00216F46"/>
    <w:rsid w:val="00217D55"/>
    <w:rsid w:val="00220C85"/>
    <w:rsid w:val="0022180A"/>
    <w:rsid w:val="002222B3"/>
    <w:rsid w:val="00222460"/>
    <w:rsid w:val="00224A4E"/>
    <w:rsid w:val="002251E6"/>
    <w:rsid w:val="0022595A"/>
    <w:rsid w:val="00230F3E"/>
    <w:rsid w:val="002311E7"/>
    <w:rsid w:val="002316EA"/>
    <w:rsid w:val="00231C4B"/>
    <w:rsid w:val="00237C96"/>
    <w:rsid w:val="00237E30"/>
    <w:rsid w:val="00246549"/>
    <w:rsid w:val="002466E8"/>
    <w:rsid w:val="00247C25"/>
    <w:rsid w:val="0025077A"/>
    <w:rsid w:val="00253BAD"/>
    <w:rsid w:val="00254DB2"/>
    <w:rsid w:val="0025517D"/>
    <w:rsid w:val="0025560C"/>
    <w:rsid w:val="00257E87"/>
    <w:rsid w:val="00261B44"/>
    <w:rsid w:val="00261C7C"/>
    <w:rsid w:val="0026232E"/>
    <w:rsid w:val="00264188"/>
    <w:rsid w:val="00265F9C"/>
    <w:rsid w:val="0026723F"/>
    <w:rsid w:val="00267EA2"/>
    <w:rsid w:val="00270698"/>
    <w:rsid w:val="00273DD9"/>
    <w:rsid w:val="00274981"/>
    <w:rsid w:val="002766E3"/>
    <w:rsid w:val="00276E06"/>
    <w:rsid w:val="00281413"/>
    <w:rsid w:val="00284C15"/>
    <w:rsid w:val="00286EED"/>
    <w:rsid w:val="00293E30"/>
    <w:rsid w:val="00294D33"/>
    <w:rsid w:val="002A04D9"/>
    <w:rsid w:val="002A2088"/>
    <w:rsid w:val="002A2AC7"/>
    <w:rsid w:val="002A7B93"/>
    <w:rsid w:val="002B1EE5"/>
    <w:rsid w:val="002B32BF"/>
    <w:rsid w:val="002B3A31"/>
    <w:rsid w:val="002B4CED"/>
    <w:rsid w:val="002C1C5E"/>
    <w:rsid w:val="002C2450"/>
    <w:rsid w:val="002C36FC"/>
    <w:rsid w:val="002C38B0"/>
    <w:rsid w:val="002C5AA5"/>
    <w:rsid w:val="002C61DC"/>
    <w:rsid w:val="002C7C06"/>
    <w:rsid w:val="002D04C2"/>
    <w:rsid w:val="002D07E2"/>
    <w:rsid w:val="002D4CFF"/>
    <w:rsid w:val="002D58A5"/>
    <w:rsid w:val="002E07A4"/>
    <w:rsid w:val="002E2E9D"/>
    <w:rsid w:val="002E3BBE"/>
    <w:rsid w:val="002E626A"/>
    <w:rsid w:val="002F0CCD"/>
    <w:rsid w:val="002F1050"/>
    <w:rsid w:val="002F1666"/>
    <w:rsid w:val="002F1880"/>
    <w:rsid w:val="002F1E86"/>
    <w:rsid w:val="002F6ECE"/>
    <w:rsid w:val="002F7C6C"/>
    <w:rsid w:val="0030077C"/>
    <w:rsid w:val="00301360"/>
    <w:rsid w:val="00304A74"/>
    <w:rsid w:val="003054AD"/>
    <w:rsid w:val="00305F61"/>
    <w:rsid w:val="003070FE"/>
    <w:rsid w:val="003123D4"/>
    <w:rsid w:val="003148BB"/>
    <w:rsid w:val="00315836"/>
    <w:rsid w:val="00315E54"/>
    <w:rsid w:val="003174D3"/>
    <w:rsid w:val="0032050D"/>
    <w:rsid w:val="0032052C"/>
    <w:rsid w:val="00320772"/>
    <w:rsid w:val="003218F2"/>
    <w:rsid w:val="00321C8A"/>
    <w:rsid w:val="003236AF"/>
    <w:rsid w:val="00325E8A"/>
    <w:rsid w:val="00326267"/>
    <w:rsid w:val="0032631A"/>
    <w:rsid w:val="003307F1"/>
    <w:rsid w:val="0033380A"/>
    <w:rsid w:val="003338B7"/>
    <w:rsid w:val="00340C45"/>
    <w:rsid w:val="00341567"/>
    <w:rsid w:val="00341E98"/>
    <w:rsid w:val="00343553"/>
    <w:rsid w:val="0034422D"/>
    <w:rsid w:val="00345881"/>
    <w:rsid w:val="00346434"/>
    <w:rsid w:val="00347E58"/>
    <w:rsid w:val="00350B56"/>
    <w:rsid w:val="003525FF"/>
    <w:rsid w:val="0035485A"/>
    <w:rsid w:val="00355273"/>
    <w:rsid w:val="00355FFC"/>
    <w:rsid w:val="00361388"/>
    <w:rsid w:val="00361C02"/>
    <w:rsid w:val="00365F31"/>
    <w:rsid w:val="003662E6"/>
    <w:rsid w:val="003666DC"/>
    <w:rsid w:val="00366FC2"/>
    <w:rsid w:val="00367373"/>
    <w:rsid w:val="0036771E"/>
    <w:rsid w:val="00367ADD"/>
    <w:rsid w:val="003700B9"/>
    <w:rsid w:val="0037049B"/>
    <w:rsid w:val="003707F0"/>
    <w:rsid w:val="00372515"/>
    <w:rsid w:val="003732DF"/>
    <w:rsid w:val="0037362B"/>
    <w:rsid w:val="00374894"/>
    <w:rsid w:val="0037736D"/>
    <w:rsid w:val="0037773C"/>
    <w:rsid w:val="00377AA5"/>
    <w:rsid w:val="00377F96"/>
    <w:rsid w:val="003803F2"/>
    <w:rsid w:val="003807FD"/>
    <w:rsid w:val="0038248C"/>
    <w:rsid w:val="00382DB7"/>
    <w:rsid w:val="003851A6"/>
    <w:rsid w:val="00386BFD"/>
    <w:rsid w:val="003875E8"/>
    <w:rsid w:val="0039187F"/>
    <w:rsid w:val="00391D5B"/>
    <w:rsid w:val="00392D95"/>
    <w:rsid w:val="0039388D"/>
    <w:rsid w:val="003A1879"/>
    <w:rsid w:val="003A3C1D"/>
    <w:rsid w:val="003A525C"/>
    <w:rsid w:val="003A5F18"/>
    <w:rsid w:val="003A67C0"/>
    <w:rsid w:val="003A699E"/>
    <w:rsid w:val="003B061F"/>
    <w:rsid w:val="003B4E52"/>
    <w:rsid w:val="003B5328"/>
    <w:rsid w:val="003B53FB"/>
    <w:rsid w:val="003B6CA4"/>
    <w:rsid w:val="003B73B9"/>
    <w:rsid w:val="003BAC91"/>
    <w:rsid w:val="003C2611"/>
    <w:rsid w:val="003C29BE"/>
    <w:rsid w:val="003C3B1C"/>
    <w:rsid w:val="003C48A4"/>
    <w:rsid w:val="003C5F64"/>
    <w:rsid w:val="003D01AA"/>
    <w:rsid w:val="003D43E0"/>
    <w:rsid w:val="003D45CE"/>
    <w:rsid w:val="003D62BC"/>
    <w:rsid w:val="003D6436"/>
    <w:rsid w:val="003D65B9"/>
    <w:rsid w:val="003D6A27"/>
    <w:rsid w:val="003E0117"/>
    <w:rsid w:val="003E0B61"/>
    <w:rsid w:val="003E14E8"/>
    <w:rsid w:val="003E2225"/>
    <w:rsid w:val="003E3456"/>
    <w:rsid w:val="003E4F39"/>
    <w:rsid w:val="003E52AF"/>
    <w:rsid w:val="003F016F"/>
    <w:rsid w:val="003F33A5"/>
    <w:rsid w:val="003F33DD"/>
    <w:rsid w:val="003F3471"/>
    <w:rsid w:val="003F347D"/>
    <w:rsid w:val="003F418A"/>
    <w:rsid w:val="003F482F"/>
    <w:rsid w:val="003F5DAA"/>
    <w:rsid w:val="003F76B8"/>
    <w:rsid w:val="00401D16"/>
    <w:rsid w:val="00407EBD"/>
    <w:rsid w:val="0041079A"/>
    <w:rsid w:val="00411E88"/>
    <w:rsid w:val="0041246C"/>
    <w:rsid w:val="00412724"/>
    <w:rsid w:val="004134CA"/>
    <w:rsid w:val="00413EAB"/>
    <w:rsid w:val="00413FBE"/>
    <w:rsid w:val="00415B85"/>
    <w:rsid w:val="004167B2"/>
    <w:rsid w:val="004209A0"/>
    <w:rsid w:val="0042592A"/>
    <w:rsid w:val="00430CE5"/>
    <w:rsid w:val="00431430"/>
    <w:rsid w:val="00431E76"/>
    <w:rsid w:val="00432F4E"/>
    <w:rsid w:val="004342A2"/>
    <w:rsid w:val="00435C43"/>
    <w:rsid w:val="0043669F"/>
    <w:rsid w:val="00445467"/>
    <w:rsid w:val="00445CE1"/>
    <w:rsid w:val="00456597"/>
    <w:rsid w:val="0046147B"/>
    <w:rsid w:val="004625A6"/>
    <w:rsid w:val="00462CEF"/>
    <w:rsid w:val="00463029"/>
    <w:rsid w:val="004634F3"/>
    <w:rsid w:val="004637F2"/>
    <w:rsid w:val="00463A94"/>
    <w:rsid w:val="00464241"/>
    <w:rsid w:val="00472282"/>
    <w:rsid w:val="00472D6A"/>
    <w:rsid w:val="00473B85"/>
    <w:rsid w:val="00474F29"/>
    <w:rsid w:val="004757A0"/>
    <w:rsid w:val="00475BD7"/>
    <w:rsid w:val="0048178A"/>
    <w:rsid w:val="00484678"/>
    <w:rsid w:val="0049044B"/>
    <w:rsid w:val="00490A8D"/>
    <w:rsid w:val="0049678B"/>
    <w:rsid w:val="004A0299"/>
    <w:rsid w:val="004A07D0"/>
    <w:rsid w:val="004A13B0"/>
    <w:rsid w:val="004A1C72"/>
    <w:rsid w:val="004A3833"/>
    <w:rsid w:val="004A6B5D"/>
    <w:rsid w:val="004B17A7"/>
    <w:rsid w:val="004B4C78"/>
    <w:rsid w:val="004B503C"/>
    <w:rsid w:val="004C3038"/>
    <w:rsid w:val="004C591E"/>
    <w:rsid w:val="004C5CAC"/>
    <w:rsid w:val="004D0233"/>
    <w:rsid w:val="004D1463"/>
    <w:rsid w:val="004D29C4"/>
    <w:rsid w:val="004D41C3"/>
    <w:rsid w:val="004D43C9"/>
    <w:rsid w:val="004D4541"/>
    <w:rsid w:val="004D56BD"/>
    <w:rsid w:val="004D650B"/>
    <w:rsid w:val="004D7D65"/>
    <w:rsid w:val="004E0328"/>
    <w:rsid w:val="004E0690"/>
    <w:rsid w:val="004E077E"/>
    <w:rsid w:val="004E242C"/>
    <w:rsid w:val="004E27C7"/>
    <w:rsid w:val="004E3621"/>
    <w:rsid w:val="004E3DC6"/>
    <w:rsid w:val="004E3FAD"/>
    <w:rsid w:val="004E43C1"/>
    <w:rsid w:val="004E48CB"/>
    <w:rsid w:val="004E5F51"/>
    <w:rsid w:val="004E6B67"/>
    <w:rsid w:val="004E6DE3"/>
    <w:rsid w:val="004E7C94"/>
    <w:rsid w:val="004F0518"/>
    <w:rsid w:val="004F0825"/>
    <w:rsid w:val="004F0EA1"/>
    <w:rsid w:val="004F2149"/>
    <w:rsid w:val="004F3A81"/>
    <w:rsid w:val="004F5E09"/>
    <w:rsid w:val="004F749F"/>
    <w:rsid w:val="004F7B00"/>
    <w:rsid w:val="0050168F"/>
    <w:rsid w:val="00501DEC"/>
    <w:rsid w:val="00503EFA"/>
    <w:rsid w:val="005045D7"/>
    <w:rsid w:val="0050488A"/>
    <w:rsid w:val="005048E6"/>
    <w:rsid w:val="00506F6F"/>
    <w:rsid w:val="00510D47"/>
    <w:rsid w:val="00513609"/>
    <w:rsid w:val="0051373B"/>
    <w:rsid w:val="00513E62"/>
    <w:rsid w:val="005159C5"/>
    <w:rsid w:val="0051600D"/>
    <w:rsid w:val="005168D7"/>
    <w:rsid w:val="0051772D"/>
    <w:rsid w:val="00517C1D"/>
    <w:rsid w:val="00520396"/>
    <w:rsid w:val="00521346"/>
    <w:rsid w:val="005230E5"/>
    <w:rsid w:val="00525EB5"/>
    <w:rsid w:val="00527222"/>
    <w:rsid w:val="00530613"/>
    <w:rsid w:val="00531CE4"/>
    <w:rsid w:val="00531D2F"/>
    <w:rsid w:val="00533691"/>
    <w:rsid w:val="00537927"/>
    <w:rsid w:val="00541274"/>
    <w:rsid w:val="005446D3"/>
    <w:rsid w:val="00544AFA"/>
    <w:rsid w:val="00544FF7"/>
    <w:rsid w:val="00550862"/>
    <w:rsid w:val="0055099F"/>
    <w:rsid w:val="00551052"/>
    <w:rsid w:val="00551FCA"/>
    <w:rsid w:val="00552E3E"/>
    <w:rsid w:val="005550BE"/>
    <w:rsid w:val="00555573"/>
    <w:rsid w:val="0055633B"/>
    <w:rsid w:val="005627A2"/>
    <w:rsid w:val="0056429E"/>
    <w:rsid w:val="00564E06"/>
    <w:rsid w:val="005658DC"/>
    <w:rsid w:val="00567DAB"/>
    <w:rsid w:val="0057473D"/>
    <w:rsid w:val="00574AE6"/>
    <w:rsid w:val="00576261"/>
    <w:rsid w:val="00577C58"/>
    <w:rsid w:val="00580ED2"/>
    <w:rsid w:val="005818EF"/>
    <w:rsid w:val="00582E36"/>
    <w:rsid w:val="00584362"/>
    <w:rsid w:val="005855EA"/>
    <w:rsid w:val="00585B22"/>
    <w:rsid w:val="005916E7"/>
    <w:rsid w:val="00591760"/>
    <w:rsid w:val="005936A0"/>
    <w:rsid w:val="00593A01"/>
    <w:rsid w:val="005944DE"/>
    <w:rsid w:val="00595EDE"/>
    <w:rsid w:val="005A35CB"/>
    <w:rsid w:val="005A6558"/>
    <w:rsid w:val="005A65D6"/>
    <w:rsid w:val="005B1F1D"/>
    <w:rsid w:val="005B28E6"/>
    <w:rsid w:val="005B2FA6"/>
    <w:rsid w:val="005B73BE"/>
    <w:rsid w:val="005C34EE"/>
    <w:rsid w:val="005C6293"/>
    <w:rsid w:val="005C6F8A"/>
    <w:rsid w:val="005C7C23"/>
    <w:rsid w:val="005D0C2C"/>
    <w:rsid w:val="005D262A"/>
    <w:rsid w:val="005D3A88"/>
    <w:rsid w:val="005D4D2E"/>
    <w:rsid w:val="005D60AA"/>
    <w:rsid w:val="005D6187"/>
    <w:rsid w:val="005D63EF"/>
    <w:rsid w:val="005D6B2F"/>
    <w:rsid w:val="005D6E99"/>
    <w:rsid w:val="005E3226"/>
    <w:rsid w:val="005E3CED"/>
    <w:rsid w:val="005E4DCB"/>
    <w:rsid w:val="005E5C4D"/>
    <w:rsid w:val="005E7298"/>
    <w:rsid w:val="005E7BC7"/>
    <w:rsid w:val="005E7CAE"/>
    <w:rsid w:val="005E7DE5"/>
    <w:rsid w:val="005F49EB"/>
    <w:rsid w:val="005F4C55"/>
    <w:rsid w:val="005F4ED6"/>
    <w:rsid w:val="005F5B2D"/>
    <w:rsid w:val="005F768E"/>
    <w:rsid w:val="005F7F01"/>
    <w:rsid w:val="00602754"/>
    <w:rsid w:val="00603C74"/>
    <w:rsid w:val="00603E22"/>
    <w:rsid w:val="00604B32"/>
    <w:rsid w:val="0060507B"/>
    <w:rsid w:val="00605C9B"/>
    <w:rsid w:val="00607F02"/>
    <w:rsid w:val="0061346F"/>
    <w:rsid w:val="006139F5"/>
    <w:rsid w:val="006166BD"/>
    <w:rsid w:val="00617009"/>
    <w:rsid w:val="00617FDC"/>
    <w:rsid w:val="0062005F"/>
    <w:rsid w:val="00620854"/>
    <w:rsid w:val="00630657"/>
    <w:rsid w:val="0063190D"/>
    <w:rsid w:val="006331B9"/>
    <w:rsid w:val="006344D4"/>
    <w:rsid w:val="00634BF3"/>
    <w:rsid w:val="00634C64"/>
    <w:rsid w:val="00636114"/>
    <w:rsid w:val="00637A31"/>
    <w:rsid w:val="00637C7D"/>
    <w:rsid w:val="00651A0E"/>
    <w:rsid w:val="00652CA6"/>
    <w:rsid w:val="00656FD2"/>
    <w:rsid w:val="00661D8E"/>
    <w:rsid w:val="0066417E"/>
    <w:rsid w:val="006663CA"/>
    <w:rsid w:val="006672D8"/>
    <w:rsid w:val="00667DAF"/>
    <w:rsid w:val="00667F44"/>
    <w:rsid w:val="00671B1C"/>
    <w:rsid w:val="00676483"/>
    <w:rsid w:val="00681FA7"/>
    <w:rsid w:val="00682BBF"/>
    <w:rsid w:val="00683BFB"/>
    <w:rsid w:val="006859F3"/>
    <w:rsid w:val="006862EA"/>
    <w:rsid w:val="00687840"/>
    <w:rsid w:val="00692165"/>
    <w:rsid w:val="00694C1D"/>
    <w:rsid w:val="00695CC3"/>
    <w:rsid w:val="006976DA"/>
    <w:rsid w:val="006A050C"/>
    <w:rsid w:val="006A1BA1"/>
    <w:rsid w:val="006A47EC"/>
    <w:rsid w:val="006A4BC4"/>
    <w:rsid w:val="006A6ED5"/>
    <w:rsid w:val="006A7D1E"/>
    <w:rsid w:val="006B00AE"/>
    <w:rsid w:val="006B024B"/>
    <w:rsid w:val="006B0B2B"/>
    <w:rsid w:val="006B2049"/>
    <w:rsid w:val="006B3222"/>
    <w:rsid w:val="006B3324"/>
    <w:rsid w:val="006C1C1B"/>
    <w:rsid w:val="006C4AF0"/>
    <w:rsid w:val="006C77FF"/>
    <w:rsid w:val="006C7DD4"/>
    <w:rsid w:val="006D0A92"/>
    <w:rsid w:val="006D58FE"/>
    <w:rsid w:val="006D5F7C"/>
    <w:rsid w:val="006D6B73"/>
    <w:rsid w:val="006D7916"/>
    <w:rsid w:val="006E276A"/>
    <w:rsid w:val="006E3385"/>
    <w:rsid w:val="006E70CE"/>
    <w:rsid w:val="006F1A29"/>
    <w:rsid w:val="006F2488"/>
    <w:rsid w:val="006F3294"/>
    <w:rsid w:val="006F66EA"/>
    <w:rsid w:val="006F702E"/>
    <w:rsid w:val="006F74FF"/>
    <w:rsid w:val="00700268"/>
    <w:rsid w:val="00702B03"/>
    <w:rsid w:val="00703872"/>
    <w:rsid w:val="00703FBE"/>
    <w:rsid w:val="007102AA"/>
    <w:rsid w:val="00710D76"/>
    <w:rsid w:val="00710F6E"/>
    <w:rsid w:val="00710FCC"/>
    <w:rsid w:val="00713412"/>
    <w:rsid w:val="00713AD0"/>
    <w:rsid w:val="00717124"/>
    <w:rsid w:val="0072001B"/>
    <w:rsid w:val="007203A5"/>
    <w:rsid w:val="007219F3"/>
    <w:rsid w:val="00722486"/>
    <w:rsid w:val="00723425"/>
    <w:rsid w:val="00725976"/>
    <w:rsid w:val="00727E3F"/>
    <w:rsid w:val="00731E88"/>
    <w:rsid w:val="00732DB5"/>
    <w:rsid w:val="00733058"/>
    <w:rsid w:val="00733560"/>
    <w:rsid w:val="00733DA5"/>
    <w:rsid w:val="00734837"/>
    <w:rsid w:val="00736F2A"/>
    <w:rsid w:val="00737239"/>
    <w:rsid w:val="00740187"/>
    <w:rsid w:val="00741A47"/>
    <w:rsid w:val="007424CA"/>
    <w:rsid w:val="00742EDD"/>
    <w:rsid w:val="00743062"/>
    <w:rsid w:val="00743FE1"/>
    <w:rsid w:val="00751783"/>
    <w:rsid w:val="0075361B"/>
    <w:rsid w:val="00763A46"/>
    <w:rsid w:val="00764305"/>
    <w:rsid w:val="00764D1A"/>
    <w:rsid w:val="00765A18"/>
    <w:rsid w:val="007664FD"/>
    <w:rsid w:val="00766906"/>
    <w:rsid w:val="00767096"/>
    <w:rsid w:val="00767712"/>
    <w:rsid w:val="00771DE2"/>
    <w:rsid w:val="007739E7"/>
    <w:rsid w:val="007760CF"/>
    <w:rsid w:val="007764DB"/>
    <w:rsid w:val="0077664D"/>
    <w:rsid w:val="00780033"/>
    <w:rsid w:val="00783E21"/>
    <w:rsid w:val="0078585C"/>
    <w:rsid w:val="0078657B"/>
    <w:rsid w:val="0079030D"/>
    <w:rsid w:val="007927ED"/>
    <w:rsid w:val="00792B80"/>
    <w:rsid w:val="00792F3E"/>
    <w:rsid w:val="00793217"/>
    <w:rsid w:val="007938E5"/>
    <w:rsid w:val="00794131"/>
    <w:rsid w:val="00794BEB"/>
    <w:rsid w:val="00794CE3"/>
    <w:rsid w:val="00794E9E"/>
    <w:rsid w:val="007977A4"/>
    <w:rsid w:val="007A3143"/>
    <w:rsid w:val="007A6615"/>
    <w:rsid w:val="007B0FBF"/>
    <w:rsid w:val="007B168D"/>
    <w:rsid w:val="007B190D"/>
    <w:rsid w:val="007B2804"/>
    <w:rsid w:val="007B474C"/>
    <w:rsid w:val="007B4C31"/>
    <w:rsid w:val="007B5037"/>
    <w:rsid w:val="007B5189"/>
    <w:rsid w:val="007B5241"/>
    <w:rsid w:val="007B60A2"/>
    <w:rsid w:val="007B7668"/>
    <w:rsid w:val="007B77B8"/>
    <w:rsid w:val="007C0AE3"/>
    <w:rsid w:val="007C0B0D"/>
    <w:rsid w:val="007C15AE"/>
    <w:rsid w:val="007C1A8D"/>
    <w:rsid w:val="007C3468"/>
    <w:rsid w:val="007C3517"/>
    <w:rsid w:val="007C42D9"/>
    <w:rsid w:val="007C4BB1"/>
    <w:rsid w:val="007C5D7A"/>
    <w:rsid w:val="007C5FFA"/>
    <w:rsid w:val="007C69B5"/>
    <w:rsid w:val="007C6D1D"/>
    <w:rsid w:val="007D1493"/>
    <w:rsid w:val="007D34C3"/>
    <w:rsid w:val="007D44FE"/>
    <w:rsid w:val="007D49BC"/>
    <w:rsid w:val="007D4A46"/>
    <w:rsid w:val="007D6D6F"/>
    <w:rsid w:val="007E0800"/>
    <w:rsid w:val="007E24FA"/>
    <w:rsid w:val="007E333D"/>
    <w:rsid w:val="007E6204"/>
    <w:rsid w:val="007F0818"/>
    <w:rsid w:val="007F195E"/>
    <w:rsid w:val="007F1BED"/>
    <w:rsid w:val="007F2745"/>
    <w:rsid w:val="007F4EDE"/>
    <w:rsid w:val="007F567B"/>
    <w:rsid w:val="007F74CA"/>
    <w:rsid w:val="008005E6"/>
    <w:rsid w:val="0080071B"/>
    <w:rsid w:val="008009C1"/>
    <w:rsid w:val="00802123"/>
    <w:rsid w:val="00805E10"/>
    <w:rsid w:val="00810073"/>
    <w:rsid w:val="00813C74"/>
    <w:rsid w:val="00813E70"/>
    <w:rsid w:val="0081459A"/>
    <w:rsid w:val="0081570A"/>
    <w:rsid w:val="008162DE"/>
    <w:rsid w:val="00821E5A"/>
    <w:rsid w:val="00822233"/>
    <w:rsid w:val="00827295"/>
    <w:rsid w:val="008272AF"/>
    <w:rsid w:val="008279EA"/>
    <w:rsid w:val="00831983"/>
    <w:rsid w:val="00835CBB"/>
    <w:rsid w:val="008369D2"/>
    <w:rsid w:val="008445A6"/>
    <w:rsid w:val="00845242"/>
    <w:rsid w:val="0084572B"/>
    <w:rsid w:val="008461CB"/>
    <w:rsid w:val="008469DD"/>
    <w:rsid w:val="008469E8"/>
    <w:rsid w:val="00850526"/>
    <w:rsid w:val="008510E4"/>
    <w:rsid w:val="00855546"/>
    <w:rsid w:val="0086174F"/>
    <w:rsid w:val="0086466D"/>
    <w:rsid w:val="00867B6C"/>
    <w:rsid w:val="00870736"/>
    <w:rsid w:val="00870765"/>
    <w:rsid w:val="00870839"/>
    <w:rsid w:val="00870BED"/>
    <w:rsid w:val="00872453"/>
    <w:rsid w:val="00872999"/>
    <w:rsid w:val="00874081"/>
    <w:rsid w:val="00876DBF"/>
    <w:rsid w:val="00877DCB"/>
    <w:rsid w:val="008793EC"/>
    <w:rsid w:val="0087B3F8"/>
    <w:rsid w:val="0088026B"/>
    <w:rsid w:val="00880595"/>
    <w:rsid w:val="00880F7C"/>
    <w:rsid w:val="00882A4E"/>
    <w:rsid w:val="00885D5E"/>
    <w:rsid w:val="00885D8E"/>
    <w:rsid w:val="0088E16B"/>
    <w:rsid w:val="0089277F"/>
    <w:rsid w:val="00894145"/>
    <w:rsid w:val="008947FF"/>
    <w:rsid w:val="00896727"/>
    <w:rsid w:val="008A602D"/>
    <w:rsid w:val="008A618D"/>
    <w:rsid w:val="008A73C4"/>
    <w:rsid w:val="008B1562"/>
    <w:rsid w:val="008B28A7"/>
    <w:rsid w:val="008B3438"/>
    <w:rsid w:val="008B4FE9"/>
    <w:rsid w:val="008B5506"/>
    <w:rsid w:val="008B7BEA"/>
    <w:rsid w:val="008C0BDE"/>
    <w:rsid w:val="008C3F8E"/>
    <w:rsid w:val="008C4464"/>
    <w:rsid w:val="008C5A25"/>
    <w:rsid w:val="008C6C73"/>
    <w:rsid w:val="008D0794"/>
    <w:rsid w:val="008D0D59"/>
    <w:rsid w:val="008D17DE"/>
    <w:rsid w:val="008D17FF"/>
    <w:rsid w:val="008D1F4D"/>
    <w:rsid w:val="008D2445"/>
    <w:rsid w:val="008D4B71"/>
    <w:rsid w:val="008E34B8"/>
    <w:rsid w:val="008E491C"/>
    <w:rsid w:val="008E5111"/>
    <w:rsid w:val="008E5F70"/>
    <w:rsid w:val="008E673A"/>
    <w:rsid w:val="008F1372"/>
    <w:rsid w:val="008F2840"/>
    <w:rsid w:val="008F2F87"/>
    <w:rsid w:val="008F4046"/>
    <w:rsid w:val="008F5348"/>
    <w:rsid w:val="008F7152"/>
    <w:rsid w:val="0090034B"/>
    <w:rsid w:val="009019E4"/>
    <w:rsid w:val="00904CCA"/>
    <w:rsid w:val="00913316"/>
    <w:rsid w:val="0091476A"/>
    <w:rsid w:val="0091520C"/>
    <w:rsid w:val="00915F50"/>
    <w:rsid w:val="00917C67"/>
    <w:rsid w:val="00923382"/>
    <w:rsid w:val="00923C77"/>
    <w:rsid w:val="00924F91"/>
    <w:rsid w:val="00925187"/>
    <w:rsid w:val="0092533C"/>
    <w:rsid w:val="0093022E"/>
    <w:rsid w:val="009307E9"/>
    <w:rsid w:val="00930EB2"/>
    <w:rsid w:val="00931009"/>
    <w:rsid w:val="00932F52"/>
    <w:rsid w:val="00932FF2"/>
    <w:rsid w:val="0093411A"/>
    <w:rsid w:val="009341A3"/>
    <w:rsid w:val="009353B2"/>
    <w:rsid w:val="0093669E"/>
    <w:rsid w:val="00937A98"/>
    <w:rsid w:val="009401D2"/>
    <w:rsid w:val="009417C4"/>
    <w:rsid w:val="009437F8"/>
    <w:rsid w:val="00943CAC"/>
    <w:rsid w:val="0094799B"/>
    <w:rsid w:val="009507F7"/>
    <w:rsid w:val="00951DA2"/>
    <w:rsid w:val="0095295A"/>
    <w:rsid w:val="00954308"/>
    <w:rsid w:val="00954833"/>
    <w:rsid w:val="00961909"/>
    <w:rsid w:val="009621B5"/>
    <w:rsid w:val="009630DB"/>
    <w:rsid w:val="00963C43"/>
    <w:rsid w:val="00963C94"/>
    <w:rsid w:val="009642A4"/>
    <w:rsid w:val="0096546F"/>
    <w:rsid w:val="009707D0"/>
    <w:rsid w:val="00971DB0"/>
    <w:rsid w:val="00975479"/>
    <w:rsid w:val="00975519"/>
    <w:rsid w:val="009755B8"/>
    <w:rsid w:val="009761FE"/>
    <w:rsid w:val="00981C90"/>
    <w:rsid w:val="00982555"/>
    <w:rsid w:val="00984032"/>
    <w:rsid w:val="009866BE"/>
    <w:rsid w:val="00986887"/>
    <w:rsid w:val="00990FA8"/>
    <w:rsid w:val="00996A42"/>
    <w:rsid w:val="00997A39"/>
    <w:rsid w:val="009A2D5E"/>
    <w:rsid w:val="009A38DC"/>
    <w:rsid w:val="009A3A39"/>
    <w:rsid w:val="009A4D83"/>
    <w:rsid w:val="009A5820"/>
    <w:rsid w:val="009A694A"/>
    <w:rsid w:val="009A7025"/>
    <w:rsid w:val="009B0596"/>
    <w:rsid w:val="009B1F20"/>
    <w:rsid w:val="009B44EA"/>
    <w:rsid w:val="009B72D4"/>
    <w:rsid w:val="009B76BB"/>
    <w:rsid w:val="009C23A2"/>
    <w:rsid w:val="009C5516"/>
    <w:rsid w:val="009C6085"/>
    <w:rsid w:val="009C6978"/>
    <w:rsid w:val="009C6FAB"/>
    <w:rsid w:val="009D216E"/>
    <w:rsid w:val="009D232F"/>
    <w:rsid w:val="009D2633"/>
    <w:rsid w:val="009D6700"/>
    <w:rsid w:val="009D6F8E"/>
    <w:rsid w:val="009E4AD3"/>
    <w:rsid w:val="009E5BC7"/>
    <w:rsid w:val="009E7287"/>
    <w:rsid w:val="009F014C"/>
    <w:rsid w:val="009F046E"/>
    <w:rsid w:val="009F091F"/>
    <w:rsid w:val="009F3EF6"/>
    <w:rsid w:val="009F635A"/>
    <w:rsid w:val="009F6599"/>
    <w:rsid w:val="009F7649"/>
    <w:rsid w:val="00A0101E"/>
    <w:rsid w:val="00A015B1"/>
    <w:rsid w:val="00A05842"/>
    <w:rsid w:val="00A058CD"/>
    <w:rsid w:val="00A066FD"/>
    <w:rsid w:val="00A07B38"/>
    <w:rsid w:val="00A110CF"/>
    <w:rsid w:val="00A111CC"/>
    <w:rsid w:val="00A11327"/>
    <w:rsid w:val="00A12D23"/>
    <w:rsid w:val="00A137A4"/>
    <w:rsid w:val="00A13ED4"/>
    <w:rsid w:val="00A1426A"/>
    <w:rsid w:val="00A165B1"/>
    <w:rsid w:val="00A209BF"/>
    <w:rsid w:val="00A21BFF"/>
    <w:rsid w:val="00A22939"/>
    <w:rsid w:val="00A230D8"/>
    <w:rsid w:val="00A2707E"/>
    <w:rsid w:val="00A31981"/>
    <w:rsid w:val="00A34EE3"/>
    <w:rsid w:val="00A405EB"/>
    <w:rsid w:val="00A42F2B"/>
    <w:rsid w:val="00A430D9"/>
    <w:rsid w:val="00A436FE"/>
    <w:rsid w:val="00A43B19"/>
    <w:rsid w:val="00A450F3"/>
    <w:rsid w:val="00A4547C"/>
    <w:rsid w:val="00A4728C"/>
    <w:rsid w:val="00A47541"/>
    <w:rsid w:val="00A50287"/>
    <w:rsid w:val="00A5231F"/>
    <w:rsid w:val="00A52973"/>
    <w:rsid w:val="00A53A1E"/>
    <w:rsid w:val="00A544BF"/>
    <w:rsid w:val="00A54E5A"/>
    <w:rsid w:val="00A556E7"/>
    <w:rsid w:val="00A55929"/>
    <w:rsid w:val="00A560DE"/>
    <w:rsid w:val="00A56731"/>
    <w:rsid w:val="00A56D01"/>
    <w:rsid w:val="00A6256C"/>
    <w:rsid w:val="00A643C8"/>
    <w:rsid w:val="00A64DEA"/>
    <w:rsid w:val="00A66A33"/>
    <w:rsid w:val="00A701CC"/>
    <w:rsid w:val="00A70869"/>
    <w:rsid w:val="00A7138B"/>
    <w:rsid w:val="00A71A83"/>
    <w:rsid w:val="00A7246A"/>
    <w:rsid w:val="00A7586B"/>
    <w:rsid w:val="00A75C99"/>
    <w:rsid w:val="00A765FC"/>
    <w:rsid w:val="00A76BE0"/>
    <w:rsid w:val="00A93671"/>
    <w:rsid w:val="00A950F7"/>
    <w:rsid w:val="00A9577E"/>
    <w:rsid w:val="00A97574"/>
    <w:rsid w:val="00A97F9D"/>
    <w:rsid w:val="00AA0E71"/>
    <w:rsid w:val="00AA1375"/>
    <w:rsid w:val="00AA2468"/>
    <w:rsid w:val="00AA2490"/>
    <w:rsid w:val="00AA265F"/>
    <w:rsid w:val="00AA2937"/>
    <w:rsid w:val="00AA4CC1"/>
    <w:rsid w:val="00AA4FE5"/>
    <w:rsid w:val="00AA6298"/>
    <w:rsid w:val="00AB0211"/>
    <w:rsid w:val="00AB1BAF"/>
    <w:rsid w:val="00AB1E8A"/>
    <w:rsid w:val="00AB48E0"/>
    <w:rsid w:val="00AB7109"/>
    <w:rsid w:val="00AB7F40"/>
    <w:rsid w:val="00AC49AA"/>
    <w:rsid w:val="00AC49BF"/>
    <w:rsid w:val="00AC5854"/>
    <w:rsid w:val="00AC5A01"/>
    <w:rsid w:val="00AC6541"/>
    <w:rsid w:val="00AD154D"/>
    <w:rsid w:val="00AD1909"/>
    <w:rsid w:val="00AD527B"/>
    <w:rsid w:val="00AD52C0"/>
    <w:rsid w:val="00AD6AF0"/>
    <w:rsid w:val="00AE2570"/>
    <w:rsid w:val="00AE2777"/>
    <w:rsid w:val="00AE3199"/>
    <w:rsid w:val="00AE70F4"/>
    <w:rsid w:val="00AF4CBB"/>
    <w:rsid w:val="00AF4D4D"/>
    <w:rsid w:val="00AF4F2D"/>
    <w:rsid w:val="00AF6423"/>
    <w:rsid w:val="00AF675A"/>
    <w:rsid w:val="00B00866"/>
    <w:rsid w:val="00B009F0"/>
    <w:rsid w:val="00B00DDF"/>
    <w:rsid w:val="00B04E72"/>
    <w:rsid w:val="00B05FA0"/>
    <w:rsid w:val="00B06710"/>
    <w:rsid w:val="00B0697D"/>
    <w:rsid w:val="00B0796C"/>
    <w:rsid w:val="00B07D5F"/>
    <w:rsid w:val="00B07E6D"/>
    <w:rsid w:val="00B10955"/>
    <w:rsid w:val="00B1171A"/>
    <w:rsid w:val="00B12624"/>
    <w:rsid w:val="00B1336E"/>
    <w:rsid w:val="00B158F5"/>
    <w:rsid w:val="00B2018B"/>
    <w:rsid w:val="00B20B65"/>
    <w:rsid w:val="00B211DD"/>
    <w:rsid w:val="00B218F3"/>
    <w:rsid w:val="00B21B53"/>
    <w:rsid w:val="00B220D6"/>
    <w:rsid w:val="00B23AAC"/>
    <w:rsid w:val="00B243BF"/>
    <w:rsid w:val="00B26188"/>
    <w:rsid w:val="00B26E52"/>
    <w:rsid w:val="00B33184"/>
    <w:rsid w:val="00B35B5C"/>
    <w:rsid w:val="00B35C2D"/>
    <w:rsid w:val="00B40764"/>
    <w:rsid w:val="00B40A3B"/>
    <w:rsid w:val="00B40D0F"/>
    <w:rsid w:val="00B40E7B"/>
    <w:rsid w:val="00B4105E"/>
    <w:rsid w:val="00B43125"/>
    <w:rsid w:val="00B45396"/>
    <w:rsid w:val="00B47764"/>
    <w:rsid w:val="00B5058B"/>
    <w:rsid w:val="00B50E74"/>
    <w:rsid w:val="00B51CE6"/>
    <w:rsid w:val="00B530AC"/>
    <w:rsid w:val="00B53A0E"/>
    <w:rsid w:val="00B53B74"/>
    <w:rsid w:val="00B54802"/>
    <w:rsid w:val="00B54EB8"/>
    <w:rsid w:val="00B6276C"/>
    <w:rsid w:val="00B646FA"/>
    <w:rsid w:val="00B651F7"/>
    <w:rsid w:val="00B65281"/>
    <w:rsid w:val="00B66002"/>
    <w:rsid w:val="00B6768D"/>
    <w:rsid w:val="00B73850"/>
    <w:rsid w:val="00B77496"/>
    <w:rsid w:val="00B77ACA"/>
    <w:rsid w:val="00B82E88"/>
    <w:rsid w:val="00B83D55"/>
    <w:rsid w:val="00B842DC"/>
    <w:rsid w:val="00B84793"/>
    <w:rsid w:val="00B864AC"/>
    <w:rsid w:val="00B877D6"/>
    <w:rsid w:val="00B87FAC"/>
    <w:rsid w:val="00B920D7"/>
    <w:rsid w:val="00B92730"/>
    <w:rsid w:val="00B94798"/>
    <w:rsid w:val="00B97706"/>
    <w:rsid w:val="00B97D6E"/>
    <w:rsid w:val="00B97F11"/>
    <w:rsid w:val="00BA26B7"/>
    <w:rsid w:val="00BA28FC"/>
    <w:rsid w:val="00BA6A52"/>
    <w:rsid w:val="00BB2B05"/>
    <w:rsid w:val="00BB2E6F"/>
    <w:rsid w:val="00BB5551"/>
    <w:rsid w:val="00BB67B6"/>
    <w:rsid w:val="00BB7703"/>
    <w:rsid w:val="00BB7BF6"/>
    <w:rsid w:val="00BB7CDA"/>
    <w:rsid w:val="00BB7F6F"/>
    <w:rsid w:val="00BB7FFA"/>
    <w:rsid w:val="00BC01CE"/>
    <w:rsid w:val="00BC2489"/>
    <w:rsid w:val="00BC5218"/>
    <w:rsid w:val="00BD0ADF"/>
    <w:rsid w:val="00BD147B"/>
    <w:rsid w:val="00BD2C66"/>
    <w:rsid w:val="00BD53A3"/>
    <w:rsid w:val="00BD6991"/>
    <w:rsid w:val="00BD79FB"/>
    <w:rsid w:val="00BE27DB"/>
    <w:rsid w:val="00BE2BC7"/>
    <w:rsid w:val="00BE5823"/>
    <w:rsid w:val="00BE6B95"/>
    <w:rsid w:val="00BE7BB8"/>
    <w:rsid w:val="00BF30C1"/>
    <w:rsid w:val="00BF659C"/>
    <w:rsid w:val="00C00204"/>
    <w:rsid w:val="00C012D4"/>
    <w:rsid w:val="00C0135A"/>
    <w:rsid w:val="00C01635"/>
    <w:rsid w:val="00C01CA1"/>
    <w:rsid w:val="00C02A89"/>
    <w:rsid w:val="00C045B1"/>
    <w:rsid w:val="00C062AB"/>
    <w:rsid w:val="00C114D7"/>
    <w:rsid w:val="00C137D5"/>
    <w:rsid w:val="00C14315"/>
    <w:rsid w:val="00C165C9"/>
    <w:rsid w:val="00C17D79"/>
    <w:rsid w:val="00C20958"/>
    <w:rsid w:val="00C2276A"/>
    <w:rsid w:val="00C238DA"/>
    <w:rsid w:val="00C2567F"/>
    <w:rsid w:val="00C308FD"/>
    <w:rsid w:val="00C30C16"/>
    <w:rsid w:val="00C30E65"/>
    <w:rsid w:val="00C30EE3"/>
    <w:rsid w:val="00C32D35"/>
    <w:rsid w:val="00C3363D"/>
    <w:rsid w:val="00C400C2"/>
    <w:rsid w:val="00C4111B"/>
    <w:rsid w:val="00C41156"/>
    <w:rsid w:val="00C42119"/>
    <w:rsid w:val="00C4293F"/>
    <w:rsid w:val="00C42C3F"/>
    <w:rsid w:val="00C442C2"/>
    <w:rsid w:val="00C503A0"/>
    <w:rsid w:val="00C50CD7"/>
    <w:rsid w:val="00C50EEE"/>
    <w:rsid w:val="00C52AF9"/>
    <w:rsid w:val="00C563E6"/>
    <w:rsid w:val="00C579AB"/>
    <w:rsid w:val="00C619B1"/>
    <w:rsid w:val="00C61B5E"/>
    <w:rsid w:val="00C6506B"/>
    <w:rsid w:val="00C65500"/>
    <w:rsid w:val="00C66EC9"/>
    <w:rsid w:val="00C671CA"/>
    <w:rsid w:val="00C679EE"/>
    <w:rsid w:val="00C67F07"/>
    <w:rsid w:val="00C70C62"/>
    <w:rsid w:val="00C72ED9"/>
    <w:rsid w:val="00C72F6F"/>
    <w:rsid w:val="00C733C1"/>
    <w:rsid w:val="00C7376F"/>
    <w:rsid w:val="00C74AD4"/>
    <w:rsid w:val="00C74BC5"/>
    <w:rsid w:val="00C75822"/>
    <w:rsid w:val="00C75B7B"/>
    <w:rsid w:val="00C77FE9"/>
    <w:rsid w:val="00C80446"/>
    <w:rsid w:val="00C80FC7"/>
    <w:rsid w:val="00C85116"/>
    <w:rsid w:val="00C90A1A"/>
    <w:rsid w:val="00C92F7F"/>
    <w:rsid w:val="00C93176"/>
    <w:rsid w:val="00C9429E"/>
    <w:rsid w:val="00C947D4"/>
    <w:rsid w:val="00C96489"/>
    <w:rsid w:val="00C9673B"/>
    <w:rsid w:val="00C9674D"/>
    <w:rsid w:val="00CA0871"/>
    <w:rsid w:val="00CA19F7"/>
    <w:rsid w:val="00CA20D0"/>
    <w:rsid w:val="00CA2CB0"/>
    <w:rsid w:val="00CA2F02"/>
    <w:rsid w:val="00CA31B4"/>
    <w:rsid w:val="00CA6E6E"/>
    <w:rsid w:val="00CB043F"/>
    <w:rsid w:val="00CB1419"/>
    <w:rsid w:val="00CB1630"/>
    <w:rsid w:val="00CB188F"/>
    <w:rsid w:val="00CB1A16"/>
    <w:rsid w:val="00CB1EFC"/>
    <w:rsid w:val="00CB26D9"/>
    <w:rsid w:val="00CB2811"/>
    <w:rsid w:val="00CB354A"/>
    <w:rsid w:val="00CB464B"/>
    <w:rsid w:val="00CB4A3E"/>
    <w:rsid w:val="00CB5D61"/>
    <w:rsid w:val="00CB721A"/>
    <w:rsid w:val="00CC0017"/>
    <w:rsid w:val="00CC0ECD"/>
    <w:rsid w:val="00CC3355"/>
    <w:rsid w:val="00CC6DF1"/>
    <w:rsid w:val="00CD51F1"/>
    <w:rsid w:val="00CD52CA"/>
    <w:rsid w:val="00CD5F1F"/>
    <w:rsid w:val="00CE01FE"/>
    <w:rsid w:val="00CE0D68"/>
    <w:rsid w:val="00CE22EC"/>
    <w:rsid w:val="00CE308D"/>
    <w:rsid w:val="00CE4643"/>
    <w:rsid w:val="00CE6969"/>
    <w:rsid w:val="00CE6F03"/>
    <w:rsid w:val="00CE7B9C"/>
    <w:rsid w:val="00CF33B6"/>
    <w:rsid w:val="00CF34CA"/>
    <w:rsid w:val="00CF554D"/>
    <w:rsid w:val="00CF627E"/>
    <w:rsid w:val="00CF758C"/>
    <w:rsid w:val="00CF7E77"/>
    <w:rsid w:val="00D000D5"/>
    <w:rsid w:val="00D001B1"/>
    <w:rsid w:val="00D0136E"/>
    <w:rsid w:val="00D01BA0"/>
    <w:rsid w:val="00D02615"/>
    <w:rsid w:val="00D05263"/>
    <w:rsid w:val="00D057F6"/>
    <w:rsid w:val="00D05889"/>
    <w:rsid w:val="00D06C96"/>
    <w:rsid w:val="00D129DC"/>
    <w:rsid w:val="00D16708"/>
    <w:rsid w:val="00D1719F"/>
    <w:rsid w:val="00D172A9"/>
    <w:rsid w:val="00D1743C"/>
    <w:rsid w:val="00D21818"/>
    <w:rsid w:val="00D267F3"/>
    <w:rsid w:val="00D2766C"/>
    <w:rsid w:val="00D30AC2"/>
    <w:rsid w:val="00D318A1"/>
    <w:rsid w:val="00D31C47"/>
    <w:rsid w:val="00D31C48"/>
    <w:rsid w:val="00D31D7E"/>
    <w:rsid w:val="00D37EA3"/>
    <w:rsid w:val="00D43441"/>
    <w:rsid w:val="00D4422F"/>
    <w:rsid w:val="00D44F1E"/>
    <w:rsid w:val="00D46D9A"/>
    <w:rsid w:val="00D46FDA"/>
    <w:rsid w:val="00D5035A"/>
    <w:rsid w:val="00D50CD2"/>
    <w:rsid w:val="00D50E78"/>
    <w:rsid w:val="00D527C1"/>
    <w:rsid w:val="00D53403"/>
    <w:rsid w:val="00D544D4"/>
    <w:rsid w:val="00D57756"/>
    <w:rsid w:val="00D57FCB"/>
    <w:rsid w:val="00D60821"/>
    <w:rsid w:val="00D60BC1"/>
    <w:rsid w:val="00D60FEB"/>
    <w:rsid w:val="00D62186"/>
    <w:rsid w:val="00D64655"/>
    <w:rsid w:val="00D65678"/>
    <w:rsid w:val="00D66F53"/>
    <w:rsid w:val="00D714F4"/>
    <w:rsid w:val="00D7246E"/>
    <w:rsid w:val="00D73C94"/>
    <w:rsid w:val="00D74D5A"/>
    <w:rsid w:val="00D75DF9"/>
    <w:rsid w:val="00D7691B"/>
    <w:rsid w:val="00D80167"/>
    <w:rsid w:val="00D816C1"/>
    <w:rsid w:val="00D816F5"/>
    <w:rsid w:val="00D81823"/>
    <w:rsid w:val="00D8192B"/>
    <w:rsid w:val="00D82448"/>
    <w:rsid w:val="00D832C8"/>
    <w:rsid w:val="00D84003"/>
    <w:rsid w:val="00D84A01"/>
    <w:rsid w:val="00D84E8E"/>
    <w:rsid w:val="00D86AE0"/>
    <w:rsid w:val="00D86EA9"/>
    <w:rsid w:val="00D90538"/>
    <w:rsid w:val="00D93462"/>
    <w:rsid w:val="00D9367D"/>
    <w:rsid w:val="00D97498"/>
    <w:rsid w:val="00DA0306"/>
    <w:rsid w:val="00DA18B2"/>
    <w:rsid w:val="00DA4B7A"/>
    <w:rsid w:val="00DA5CBA"/>
    <w:rsid w:val="00DA70E1"/>
    <w:rsid w:val="00DA79A8"/>
    <w:rsid w:val="00DB1670"/>
    <w:rsid w:val="00DB56A1"/>
    <w:rsid w:val="00DB6CB0"/>
    <w:rsid w:val="00DB71A0"/>
    <w:rsid w:val="00DC25AD"/>
    <w:rsid w:val="00DC2B73"/>
    <w:rsid w:val="00DC31F8"/>
    <w:rsid w:val="00DC5D78"/>
    <w:rsid w:val="00DD034B"/>
    <w:rsid w:val="00DD1A4B"/>
    <w:rsid w:val="00DD1B27"/>
    <w:rsid w:val="00DD201C"/>
    <w:rsid w:val="00DD3F61"/>
    <w:rsid w:val="00DD5305"/>
    <w:rsid w:val="00DD5CF8"/>
    <w:rsid w:val="00DD6FA3"/>
    <w:rsid w:val="00DE1151"/>
    <w:rsid w:val="00DE1380"/>
    <w:rsid w:val="00DE1BFC"/>
    <w:rsid w:val="00DE21EF"/>
    <w:rsid w:val="00DE2DED"/>
    <w:rsid w:val="00DE30BC"/>
    <w:rsid w:val="00DE49AF"/>
    <w:rsid w:val="00DE5110"/>
    <w:rsid w:val="00DE5279"/>
    <w:rsid w:val="00DE5B5B"/>
    <w:rsid w:val="00DF103C"/>
    <w:rsid w:val="00DF3BD9"/>
    <w:rsid w:val="00DF4F94"/>
    <w:rsid w:val="00DF5ABC"/>
    <w:rsid w:val="00DF6AC8"/>
    <w:rsid w:val="00E006A7"/>
    <w:rsid w:val="00E01C02"/>
    <w:rsid w:val="00E02C87"/>
    <w:rsid w:val="00E03E49"/>
    <w:rsid w:val="00E07D7B"/>
    <w:rsid w:val="00E07EF2"/>
    <w:rsid w:val="00E10963"/>
    <w:rsid w:val="00E120FA"/>
    <w:rsid w:val="00E13708"/>
    <w:rsid w:val="00E15C74"/>
    <w:rsid w:val="00E1670B"/>
    <w:rsid w:val="00E21DB2"/>
    <w:rsid w:val="00E22D0A"/>
    <w:rsid w:val="00E24B3A"/>
    <w:rsid w:val="00E27ED1"/>
    <w:rsid w:val="00E30AD9"/>
    <w:rsid w:val="00E33685"/>
    <w:rsid w:val="00E4127C"/>
    <w:rsid w:val="00E41F17"/>
    <w:rsid w:val="00E42D4E"/>
    <w:rsid w:val="00E435A4"/>
    <w:rsid w:val="00E45073"/>
    <w:rsid w:val="00E45A31"/>
    <w:rsid w:val="00E45AA4"/>
    <w:rsid w:val="00E50BF1"/>
    <w:rsid w:val="00E50F6A"/>
    <w:rsid w:val="00E51991"/>
    <w:rsid w:val="00E52BEA"/>
    <w:rsid w:val="00E53431"/>
    <w:rsid w:val="00E5630C"/>
    <w:rsid w:val="00E578E1"/>
    <w:rsid w:val="00E61788"/>
    <w:rsid w:val="00E63FA7"/>
    <w:rsid w:val="00E6452E"/>
    <w:rsid w:val="00E64EEA"/>
    <w:rsid w:val="00E70148"/>
    <w:rsid w:val="00E70168"/>
    <w:rsid w:val="00E70889"/>
    <w:rsid w:val="00E71293"/>
    <w:rsid w:val="00E75884"/>
    <w:rsid w:val="00E76757"/>
    <w:rsid w:val="00E76E5F"/>
    <w:rsid w:val="00E823DC"/>
    <w:rsid w:val="00E8245F"/>
    <w:rsid w:val="00E830FB"/>
    <w:rsid w:val="00E85FAF"/>
    <w:rsid w:val="00E87664"/>
    <w:rsid w:val="00E94442"/>
    <w:rsid w:val="00E945AA"/>
    <w:rsid w:val="00E94909"/>
    <w:rsid w:val="00E94E60"/>
    <w:rsid w:val="00E958DE"/>
    <w:rsid w:val="00E9598C"/>
    <w:rsid w:val="00E96580"/>
    <w:rsid w:val="00E975D9"/>
    <w:rsid w:val="00EA3D44"/>
    <w:rsid w:val="00EA5E7E"/>
    <w:rsid w:val="00EA7969"/>
    <w:rsid w:val="00EB15E1"/>
    <w:rsid w:val="00EB3128"/>
    <w:rsid w:val="00EB3AEA"/>
    <w:rsid w:val="00EB517B"/>
    <w:rsid w:val="00EB5B89"/>
    <w:rsid w:val="00EB6CCD"/>
    <w:rsid w:val="00EB7961"/>
    <w:rsid w:val="00EC0317"/>
    <w:rsid w:val="00EC1C9D"/>
    <w:rsid w:val="00EC3ADF"/>
    <w:rsid w:val="00EC3D5D"/>
    <w:rsid w:val="00EC5091"/>
    <w:rsid w:val="00EC5476"/>
    <w:rsid w:val="00EC5CF7"/>
    <w:rsid w:val="00EC6890"/>
    <w:rsid w:val="00ED073E"/>
    <w:rsid w:val="00ED197C"/>
    <w:rsid w:val="00ED1C35"/>
    <w:rsid w:val="00ED284A"/>
    <w:rsid w:val="00ED400F"/>
    <w:rsid w:val="00ED4F76"/>
    <w:rsid w:val="00ED7384"/>
    <w:rsid w:val="00ED7F35"/>
    <w:rsid w:val="00EE18FC"/>
    <w:rsid w:val="00EE2452"/>
    <w:rsid w:val="00EE34D7"/>
    <w:rsid w:val="00EE4360"/>
    <w:rsid w:val="00EE47CE"/>
    <w:rsid w:val="00EE4D9D"/>
    <w:rsid w:val="00EE4FBA"/>
    <w:rsid w:val="00EE54FC"/>
    <w:rsid w:val="00EE63E6"/>
    <w:rsid w:val="00EF2393"/>
    <w:rsid w:val="00EF54DB"/>
    <w:rsid w:val="00EF6C9B"/>
    <w:rsid w:val="00EF75A2"/>
    <w:rsid w:val="00F00A95"/>
    <w:rsid w:val="00F00BC1"/>
    <w:rsid w:val="00F02927"/>
    <w:rsid w:val="00F0463C"/>
    <w:rsid w:val="00F05089"/>
    <w:rsid w:val="00F05CED"/>
    <w:rsid w:val="00F10A2C"/>
    <w:rsid w:val="00F11EB5"/>
    <w:rsid w:val="00F129B1"/>
    <w:rsid w:val="00F13456"/>
    <w:rsid w:val="00F134E4"/>
    <w:rsid w:val="00F1446B"/>
    <w:rsid w:val="00F14E2F"/>
    <w:rsid w:val="00F150E6"/>
    <w:rsid w:val="00F1536F"/>
    <w:rsid w:val="00F168F9"/>
    <w:rsid w:val="00F24583"/>
    <w:rsid w:val="00F25A6A"/>
    <w:rsid w:val="00F26373"/>
    <w:rsid w:val="00F27E4A"/>
    <w:rsid w:val="00F31E09"/>
    <w:rsid w:val="00F33250"/>
    <w:rsid w:val="00F33E03"/>
    <w:rsid w:val="00F34384"/>
    <w:rsid w:val="00F34B39"/>
    <w:rsid w:val="00F35AC0"/>
    <w:rsid w:val="00F35E9E"/>
    <w:rsid w:val="00F35FE9"/>
    <w:rsid w:val="00F38896"/>
    <w:rsid w:val="00F4300B"/>
    <w:rsid w:val="00F440B6"/>
    <w:rsid w:val="00F46EB8"/>
    <w:rsid w:val="00F47D5C"/>
    <w:rsid w:val="00F47ED2"/>
    <w:rsid w:val="00F50A04"/>
    <w:rsid w:val="00F52A12"/>
    <w:rsid w:val="00F53651"/>
    <w:rsid w:val="00F55AF3"/>
    <w:rsid w:val="00F57BBF"/>
    <w:rsid w:val="00F6108E"/>
    <w:rsid w:val="00F61D87"/>
    <w:rsid w:val="00F61E2B"/>
    <w:rsid w:val="00F62314"/>
    <w:rsid w:val="00F63700"/>
    <w:rsid w:val="00F63E46"/>
    <w:rsid w:val="00F649CD"/>
    <w:rsid w:val="00F6732C"/>
    <w:rsid w:val="00F70688"/>
    <w:rsid w:val="00F71EE6"/>
    <w:rsid w:val="00F72264"/>
    <w:rsid w:val="00F7380F"/>
    <w:rsid w:val="00F73B95"/>
    <w:rsid w:val="00F73E95"/>
    <w:rsid w:val="00F767DD"/>
    <w:rsid w:val="00F81C2F"/>
    <w:rsid w:val="00F81F3D"/>
    <w:rsid w:val="00F822B1"/>
    <w:rsid w:val="00F84F3C"/>
    <w:rsid w:val="00F87DDC"/>
    <w:rsid w:val="00F95142"/>
    <w:rsid w:val="00F9583F"/>
    <w:rsid w:val="00F968AA"/>
    <w:rsid w:val="00F97501"/>
    <w:rsid w:val="00FA2543"/>
    <w:rsid w:val="00FA30A8"/>
    <w:rsid w:val="00FA4213"/>
    <w:rsid w:val="00FA5392"/>
    <w:rsid w:val="00FA57A6"/>
    <w:rsid w:val="00FA5991"/>
    <w:rsid w:val="00FA5D2F"/>
    <w:rsid w:val="00FA6FB0"/>
    <w:rsid w:val="00FA79D7"/>
    <w:rsid w:val="00FB3119"/>
    <w:rsid w:val="00FB33DF"/>
    <w:rsid w:val="00FB3B8C"/>
    <w:rsid w:val="00FB5E9C"/>
    <w:rsid w:val="00FC2AAE"/>
    <w:rsid w:val="00FC40D7"/>
    <w:rsid w:val="00FC6AE0"/>
    <w:rsid w:val="00FD0F67"/>
    <w:rsid w:val="00FD367E"/>
    <w:rsid w:val="00FD3EC3"/>
    <w:rsid w:val="00FD59ED"/>
    <w:rsid w:val="00FD72FE"/>
    <w:rsid w:val="00FE1E63"/>
    <w:rsid w:val="00FE2185"/>
    <w:rsid w:val="00FE5889"/>
    <w:rsid w:val="00FE5B13"/>
    <w:rsid w:val="00FE6B09"/>
    <w:rsid w:val="00FE7F81"/>
    <w:rsid w:val="00FF213C"/>
    <w:rsid w:val="00FF25DF"/>
    <w:rsid w:val="00FF2D85"/>
    <w:rsid w:val="00FF3FCE"/>
    <w:rsid w:val="00FF416B"/>
    <w:rsid w:val="00FF5879"/>
    <w:rsid w:val="00FF69D4"/>
    <w:rsid w:val="00FF69FB"/>
    <w:rsid w:val="00FF6E6F"/>
    <w:rsid w:val="00FF6FF2"/>
    <w:rsid w:val="0127645A"/>
    <w:rsid w:val="012F91C3"/>
    <w:rsid w:val="015157D3"/>
    <w:rsid w:val="0177422A"/>
    <w:rsid w:val="0181925F"/>
    <w:rsid w:val="0194147F"/>
    <w:rsid w:val="01B8877C"/>
    <w:rsid w:val="01BB9B6D"/>
    <w:rsid w:val="01C98FA5"/>
    <w:rsid w:val="01DA717E"/>
    <w:rsid w:val="022C7FC8"/>
    <w:rsid w:val="02CA3751"/>
    <w:rsid w:val="02D6722D"/>
    <w:rsid w:val="02FF2524"/>
    <w:rsid w:val="0308EF80"/>
    <w:rsid w:val="0353D0A0"/>
    <w:rsid w:val="039E534A"/>
    <w:rsid w:val="03AEC325"/>
    <w:rsid w:val="04162D21"/>
    <w:rsid w:val="041DF18F"/>
    <w:rsid w:val="043C1102"/>
    <w:rsid w:val="044F8CE6"/>
    <w:rsid w:val="04D02FB9"/>
    <w:rsid w:val="04E013B2"/>
    <w:rsid w:val="04E90524"/>
    <w:rsid w:val="054F092E"/>
    <w:rsid w:val="057B7705"/>
    <w:rsid w:val="05B1C2D3"/>
    <w:rsid w:val="05D1FB0D"/>
    <w:rsid w:val="063A9F0D"/>
    <w:rsid w:val="063B4D6D"/>
    <w:rsid w:val="06D40A79"/>
    <w:rsid w:val="06E49193"/>
    <w:rsid w:val="06E4CDAE"/>
    <w:rsid w:val="06FEE6C5"/>
    <w:rsid w:val="072F1AD6"/>
    <w:rsid w:val="075184B9"/>
    <w:rsid w:val="07818A67"/>
    <w:rsid w:val="07968795"/>
    <w:rsid w:val="079B57BC"/>
    <w:rsid w:val="07A999A1"/>
    <w:rsid w:val="07B832D8"/>
    <w:rsid w:val="07DA7E4A"/>
    <w:rsid w:val="07EA2697"/>
    <w:rsid w:val="081B0E73"/>
    <w:rsid w:val="08A49A5F"/>
    <w:rsid w:val="08C33AF9"/>
    <w:rsid w:val="094EA9C6"/>
    <w:rsid w:val="09AC5D5F"/>
    <w:rsid w:val="09AE2800"/>
    <w:rsid w:val="09B26178"/>
    <w:rsid w:val="09B74DA6"/>
    <w:rsid w:val="09C6216D"/>
    <w:rsid w:val="09DBC4C7"/>
    <w:rsid w:val="09F73FB2"/>
    <w:rsid w:val="09FF131C"/>
    <w:rsid w:val="0A213923"/>
    <w:rsid w:val="0A37E30D"/>
    <w:rsid w:val="0A3BB418"/>
    <w:rsid w:val="0A413B84"/>
    <w:rsid w:val="0A44305B"/>
    <w:rsid w:val="0A506243"/>
    <w:rsid w:val="0A720096"/>
    <w:rsid w:val="0A7361A7"/>
    <w:rsid w:val="0A88CCC1"/>
    <w:rsid w:val="0A96520E"/>
    <w:rsid w:val="0AD9DDFC"/>
    <w:rsid w:val="0AF0BC13"/>
    <w:rsid w:val="0B070BA9"/>
    <w:rsid w:val="0B25346A"/>
    <w:rsid w:val="0B3D8726"/>
    <w:rsid w:val="0B41A634"/>
    <w:rsid w:val="0B629B22"/>
    <w:rsid w:val="0B7A1279"/>
    <w:rsid w:val="0B82DC97"/>
    <w:rsid w:val="0BA60D64"/>
    <w:rsid w:val="0BA80C59"/>
    <w:rsid w:val="0BB77743"/>
    <w:rsid w:val="0C2FAA60"/>
    <w:rsid w:val="0C402264"/>
    <w:rsid w:val="0C6209CF"/>
    <w:rsid w:val="0C7B8F06"/>
    <w:rsid w:val="0C8A6DBB"/>
    <w:rsid w:val="0C981C0E"/>
    <w:rsid w:val="0CA2BF79"/>
    <w:rsid w:val="0CAE2DA0"/>
    <w:rsid w:val="0D0A0496"/>
    <w:rsid w:val="0D24F66F"/>
    <w:rsid w:val="0D33E8FB"/>
    <w:rsid w:val="0D488EA6"/>
    <w:rsid w:val="0D704E18"/>
    <w:rsid w:val="0D9CBBEF"/>
    <w:rsid w:val="0DB48D95"/>
    <w:rsid w:val="0DBACCCA"/>
    <w:rsid w:val="0E2E31B1"/>
    <w:rsid w:val="0E5936F5"/>
    <w:rsid w:val="0E7D2DD5"/>
    <w:rsid w:val="0EC3BF64"/>
    <w:rsid w:val="0F2C7B7D"/>
    <w:rsid w:val="0F4FE678"/>
    <w:rsid w:val="0F69C07C"/>
    <w:rsid w:val="10183089"/>
    <w:rsid w:val="1033DB4C"/>
    <w:rsid w:val="1036F94A"/>
    <w:rsid w:val="1065F6CB"/>
    <w:rsid w:val="10865E81"/>
    <w:rsid w:val="10E9F83E"/>
    <w:rsid w:val="10FEBAF7"/>
    <w:rsid w:val="114BB5C1"/>
    <w:rsid w:val="11A5FD98"/>
    <w:rsid w:val="11D44FC2"/>
    <w:rsid w:val="121A0842"/>
    <w:rsid w:val="122D2694"/>
    <w:rsid w:val="12484679"/>
    <w:rsid w:val="1293472E"/>
    <w:rsid w:val="1296144D"/>
    <w:rsid w:val="12A72FC9"/>
    <w:rsid w:val="12C59F99"/>
    <w:rsid w:val="12E3E01E"/>
    <w:rsid w:val="12E60063"/>
    <w:rsid w:val="1319B758"/>
    <w:rsid w:val="1376E1BF"/>
    <w:rsid w:val="1384F656"/>
    <w:rsid w:val="1388C65E"/>
    <w:rsid w:val="138E5DBF"/>
    <w:rsid w:val="13CDE665"/>
    <w:rsid w:val="144D02EB"/>
    <w:rsid w:val="1450551D"/>
    <w:rsid w:val="145B73FD"/>
    <w:rsid w:val="149CD0FD"/>
    <w:rsid w:val="1501736E"/>
    <w:rsid w:val="152FE28B"/>
    <w:rsid w:val="153AEE0C"/>
    <w:rsid w:val="1570984B"/>
    <w:rsid w:val="1574751E"/>
    <w:rsid w:val="157E0D92"/>
    <w:rsid w:val="15B294A6"/>
    <w:rsid w:val="15C7F3F7"/>
    <w:rsid w:val="15E7CEF3"/>
    <w:rsid w:val="15F1FC91"/>
    <w:rsid w:val="1634C4A8"/>
    <w:rsid w:val="1651DEE8"/>
    <w:rsid w:val="16669C2D"/>
    <w:rsid w:val="16C0D5F2"/>
    <w:rsid w:val="16E0C2E1"/>
    <w:rsid w:val="16ED7965"/>
    <w:rsid w:val="17351285"/>
    <w:rsid w:val="174B1E4C"/>
    <w:rsid w:val="175A67FF"/>
    <w:rsid w:val="177A59B4"/>
    <w:rsid w:val="17840C35"/>
    <w:rsid w:val="17F80559"/>
    <w:rsid w:val="17FBBD07"/>
    <w:rsid w:val="1805E631"/>
    <w:rsid w:val="18068E79"/>
    <w:rsid w:val="18198910"/>
    <w:rsid w:val="1847CD99"/>
    <w:rsid w:val="186A7F7C"/>
    <w:rsid w:val="18AEDCDD"/>
    <w:rsid w:val="18CF7EE1"/>
    <w:rsid w:val="18D3F53B"/>
    <w:rsid w:val="190CFBC3"/>
    <w:rsid w:val="19432675"/>
    <w:rsid w:val="19506946"/>
    <w:rsid w:val="19528A2A"/>
    <w:rsid w:val="196B50D1"/>
    <w:rsid w:val="19738A20"/>
    <w:rsid w:val="19969EEB"/>
    <w:rsid w:val="19A1D7A9"/>
    <w:rsid w:val="1A0C6086"/>
    <w:rsid w:val="1A1B22CE"/>
    <w:rsid w:val="1A3A9659"/>
    <w:rsid w:val="1A899755"/>
    <w:rsid w:val="1A96EF00"/>
    <w:rsid w:val="1AA07A0A"/>
    <w:rsid w:val="1AA8D64F"/>
    <w:rsid w:val="1ADF5A6E"/>
    <w:rsid w:val="1AFB31DA"/>
    <w:rsid w:val="1B4F070C"/>
    <w:rsid w:val="1B5D39C9"/>
    <w:rsid w:val="1B63FC3A"/>
    <w:rsid w:val="1BAED872"/>
    <w:rsid w:val="1BB491B4"/>
    <w:rsid w:val="1BE12239"/>
    <w:rsid w:val="1BE99FAE"/>
    <w:rsid w:val="1C006FDF"/>
    <w:rsid w:val="1C36AFB8"/>
    <w:rsid w:val="1C3D4A27"/>
    <w:rsid w:val="1C47E340"/>
    <w:rsid w:val="1C9F2F01"/>
    <w:rsid w:val="1CADFC28"/>
    <w:rsid w:val="1CAF94F7"/>
    <w:rsid w:val="1CC5D38F"/>
    <w:rsid w:val="1D18DD19"/>
    <w:rsid w:val="1D37CFCD"/>
    <w:rsid w:val="1D62ADBA"/>
    <w:rsid w:val="1D71F7E2"/>
    <w:rsid w:val="1D8B41C7"/>
    <w:rsid w:val="1D9FDE7A"/>
    <w:rsid w:val="1DCDA645"/>
    <w:rsid w:val="1DDB1A3C"/>
    <w:rsid w:val="1DF50AA5"/>
    <w:rsid w:val="1E02EFCE"/>
    <w:rsid w:val="1E129D34"/>
    <w:rsid w:val="1E43E907"/>
    <w:rsid w:val="1E9F24D7"/>
    <w:rsid w:val="1EB84D34"/>
    <w:rsid w:val="1EE1F56E"/>
    <w:rsid w:val="1EE2461F"/>
    <w:rsid w:val="1EED8DBC"/>
    <w:rsid w:val="1F185C7F"/>
    <w:rsid w:val="1F615A3F"/>
    <w:rsid w:val="1F7E6490"/>
    <w:rsid w:val="1FA9D241"/>
    <w:rsid w:val="1FB3C9E1"/>
    <w:rsid w:val="1FDCF6E3"/>
    <w:rsid w:val="1FE036B8"/>
    <w:rsid w:val="1FE8977A"/>
    <w:rsid w:val="20490A4C"/>
    <w:rsid w:val="20C49E69"/>
    <w:rsid w:val="20D88B6B"/>
    <w:rsid w:val="214A9AD0"/>
    <w:rsid w:val="215B7B2B"/>
    <w:rsid w:val="2164BF4C"/>
    <w:rsid w:val="21696961"/>
    <w:rsid w:val="217B37E0"/>
    <w:rsid w:val="2187D70A"/>
    <w:rsid w:val="219FA573"/>
    <w:rsid w:val="21A68E12"/>
    <w:rsid w:val="21B0CF20"/>
    <w:rsid w:val="21DD12C2"/>
    <w:rsid w:val="21FE1143"/>
    <w:rsid w:val="2232C68C"/>
    <w:rsid w:val="225A51D7"/>
    <w:rsid w:val="225D6E14"/>
    <w:rsid w:val="2271FD40"/>
    <w:rsid w:val="22780E7B"/>
    <w:rsid w:val="22957613"/>
    <w:rsid w:val="22968B77"/>
    <w:rsid w:val="22F5B597"/>
    <w:rsid w:val="23195F48"/>
    <w:rsid w:val="231FF2F0"/>
    <w:rsid w:val="23691FEB"/>
    <w:rsid w:val="23DC3817"/>
    <w:rsid w:val="2411EB40"/>
    <w:rsid w:val="241EA0E2"/>
    <w:rsid w:val="24432C5C"/>
    <w:rsid w:val="24459E9D"/>
    <w:rsid w:val="245D0B2A"/>
    <w:rsid w:val="245D6DB6"/>
    <w:rsid w:val="24B6CC4B"/>
    <w:rsid w:val="24C434B1"/>
    <w:rsid w:val="24D1B272"/>
    <w:rsid w:val="24E10D82"/>
    <w:rsid w:val="24FAC1D6"/>
    <w:rsid w:val="2548DC83"/>
    <w:rsid w:val="25827DE0"/>
    <w:rsid w:val="25840307"/>
    <w:rsid w:val="25D2E309"/>
    <w:rsid w:val="2603D247"/>
    <w:rsid w:val="261C4D58"/>
    <w:rsid w:val="2643D0D6"/>
    <w:rsid w:val="268A3DED"/>
    <w:rsid w:val="269B5119"/>
    <w:rsid w:val="26B6ACBF"/>
    <w:rsid w:val="2706DDC0"/>
    <w:rsid w:val="2715D008"/>
    <w:rsid w:val="271730D3"/>
    <w:rsid w:val="27A70464"/>
    <w:rsid w:val="27B8DC93"/>
    <w:rsid w:val="27D69395"/>
    <w:rsid w:val="27DFA137"/>
    <w:rsid w:val="28270B68"/>
    <w:rsid w:val="282E2BF5"/>
    <w:rsid w:val="2849D1C6"/>
    <w:rsid w:val="286B1814"/>
    <w:rsid w:val="28C72F00"/>
    <w:rsid w:val="28CC237E"/>
    <w:rsid w:val="28E4B463"/>
    <w:rsid w:val="290A015B"/>
    <w:rsid w:val="295356A2"/>
    <w:rsid w:val="2989D382"/>
    <w:rsid w:val="29B4EF5E"/>
    <w:rsid w:val="29D463A0"/>
    <w:rsid w:val="29D59545"/>
    <w:rsid w:val="29D6CD0D"/>
    <w:rsid w:val="2A1C1451"/>
    <w:rsid w:val="2A21CD93"/>
    <w:rsid w:val="2A29C353"/>
    <w:rsid w:val="2A48F1A2"/>
    <w:rsid w:val="2A7AABAD"/>
    <w:rsid w:val="2A929F8D"/>
    <w:rsid w:val="2A969AA3"/>
    <w:rsid w:val="2B11F980"/>
    <w:rsid w:val="2B2AFEC7"/>
    <w:rsid w:val="2B35972A"/>
    <w:rsid w:val="2B3CA4D9"/>
    <w:rsid w:val="2BAB2AFD"/>
    <w:rsid w:val="2BFAC758"/>
    <w:rsid w:val="2C08383D"/>
    <w:rsid w:val="2C0974CB"/>
    <w:rsid w:val="2C1EC7C8"/>
    <w:rsid w:val="2C528298"/>
    <w:rsid w:val="2C71210C"/>
    <w:rsid w:val="2CA02610"/>
    <w:rsid w:val="2CEC196B"/>
    <w:rsid w:val="2CF2E914"/>
    <w:rsid w:val="2D07046A"/>
    <w:rsid w:val="2D0F886D"/>
    <w:rsid w:val="2D197840"/>
    <w:rsid w:val="2D2BEE0A"/>
    <w:rsid w:val="2D478999"/>
    <w:rsid w:val="2D7ACC39"/>
    <w:rsid w:val="2D7D6CD6"/>
    <w:rsid w:val="2D8630DA"/>
    <w:rsid w:val="2DB8D72D"/>
    <w:rsid w:val="2DC79AF0"/>
    <w:rsid w:val="2DCDC113"/>
    <w:rsid w:val="2DDA48F2"/>
    <w:rsid w:val="2E06E511"/>
    <w:rsid w:val="2E2D8B05"/>
    <w:rsid w:val="2E57B413"/>
    <w:rsid w:val="2E69D725"/>
    <w:rsid w:val="2E9A4A04"/>
    <w:rsid w:val="2ECB69CA"/>
    <w:rsid w:val="2F071A3A"/>
    <w:rsid w:val="2F6AE7A2"/>
    <w:rsid w:val="2F7988F4"/>
    <w:rsid w:val="2FA5D95C"/>
    <w:rsid w:val="2FB41FD6"/>
    <w:rsid w:val="2FD4F9B3"/>
    <w:rsid w:val="2FEB67C3"/>
    <w:rsid w:val="301070ED"/>
    <w:rsid w:val="30189049"/>
    <w:rsid w:val="301ECD9D"/>
    <w:rsid w:val="3023DA83"/>
    <w:rsid w:val="302B6267"/>
    <w:rsid w:val="30351C42"/>
    <w:rsid w:val="3080B58C"/>
    <w:rsid w:val="3095852F"/>
    <w:rsid w:val="30B97893"/>
    <w:rsid w:val="31062C1E"/>
    <w:rsid w:val="31220210"/>
    <w:rsid w:val="31338E47"/>
    <w:rsid w:val="3142A489"/>
    <w:rsid w:val="31466839"/>
    <w:rsid w:val="314B177A"/>
    <w:rsid w:val="314E2A41"/>
    <w:rsid w:val="3168A8E9"/>
    <w:rsid w:val="31C7B19E"/>
    <w:rsid w:val="31FD7674"/>
    <w:rsid w:val="3211FA5A"/>
    <w:rsid w:val="3221E50E"/>
    <w:rsid w:val="322E2A2C"/>
    <w:rsid w:val="324013F5"/>
    <w:rsid w:val="328810F6"/>
    <w:rsid w:val="32B583D1"/>
    <w:rsid w:val="32B8CEC9"/>
    <w:rsid w:val="32C97B01"/>
    <w:rsid w:val="32EB2643"/>
    <w:rsid w:val="331B28F0"/>
    <w:rsid w:val="33236F8A"/>
    <w:rsid w:val="33572399"/>
    <w:rsid w:val="335AE69D"/>
    <w:rsid w:val="337F1C81"/>
    <w:rsid w:val="33815C65"/>
    <w:rsid w:val="33BB6679"/>
    <w:rsid w:val="33D0E560"/>
    <w:rsid w:val="33D51D2B"/>
    <w:rsid w:val="340A45B3"/>
    <w:rsid w:val="340E0CD7"/>
    <w:rsid w:val="3414AD5F"/>
    <w:rsid w:val="345F8B38"/>
    <w:rsid w:val="3496DA2C"/>
    <w:rsid w:val="34AD0697"/>
    <w:rsid w:val="34B6F951"/>
    <w:rsid w:val="34DD564B"/>
    <w:rsid w:val="34FEBC96"/>
    <w:rsid w:val="3540124E"/>
    <w:rsid w:val="3547F4AE"/>
    <w:rsid w:val="354D9175"/>
    <w:rsid w:val="356E3495"/>
    <w:rsid w:val="358D9884"/>
    <w:rsid w:val="35A66CEE"/>
    <w:rsid w:val="35B07DC0"/>
    <w:rsid w:val="35D0EE3A"/>
    <w:rsid w:val="35ECC5CD"/>
    <w:rsid w:val="35FB3CE2"/>
    <w:rsid w:val="35FF24BB"/>
    <w:rsid w:val="3618944B"/>
    <w:rsid w:val="36492320"/>
    <w:rsid w:val="3667FF1C"/>
    <w:rsid w:val="3668019A"/>
    <w:rsid w:val="36A0EE97"/>
    <w:rsid w:val="36AEA7C4"/>
    <w:rsid w:val="36B8A198"/>
    <w:rsid w:val="36C883F6"/>
    <w:rsid w:val="36CC4320"/>
    <w:rsid w:val="370D19EA"/>
    <w:rsid w:val="372E20A0"/>
    <w:rsid w:val="37320396"/>
    <w:rsid w:val="37509DC1"/>
    <w:rsid w:val="377907BF"/>
    <w:rsid w:val="3779DC70"/>
    <w:rsid w:val="37CAB9C0"/>
    <w:rsid w:val="37F7C809"/>
    <w:rsid w:val="37FB3C50"/>
    <w:rsid w:val="3803951A"/>
    <w:rsid w:val="38049739"/>
    <w:rsid w:val="38681381"/>
    <w:rsid w:val="387585A3"/>
    <w:rsid w:val="38C30095"/>
    <w:rsid w:val="38D00A65"/>
    <w:rsid w:val="38FF58BD"/>
    <w:rsid w:val="393F5C65"/>
    <w:rsid w:val="395E2CA8"/>
    <w:rsid w:val="396F4A85"/>
    <w:rsid w:val="39840BB8"/>
    <w:rsid w:val="399982E8"/>
    <w:rsid w:val="39A4E3C4"/>
    <w:rsid w:val="39E9A747"/>
    <w:rsid w:val="3A0436CB"/>
    <w:rsid w:val="3A24038A"/>
    <w:rsid w:val="3A25ED38"/>
    <w:rsid w:val="3A431196"/>
    <w:rsid w:val="3A52A326"/>
    <w:rsid w:val="3AAABB35"/>
    <w:rsid w:val="3ABE8CB2"/>
    <w:rsid w:val="3ACA7151"/>
    <w:rsid w:val="3AEE1BA9"/>
    <w:rsid w:val="3B074664"/>
    <w:rsid w:val="3B0CAC55"/>
    <w:rsid w:val="3B0E0EF4"/>
    <w:rsid w:val="3B22A10F"/>
    <w:rsid w:val="3B3C37FB"/>
    <w:rsid w:val="3B554EA3"/>
    <w:rsid w:val="3B659786"/>
    <w:rsid w:val="3B6CCF2A"/>
    <w:rsid w:val="3B6F216A"/>
    <w:rsid w:val="3BC70FB7"/>
    <w:rsid w:val="3C0A739B"/>
    <w:rsid w:val="3C1FBF44"/>
    <w:rsid w:val="3C414F8E"/>
    <w:rsid w:val="3C45CD0F"/>
    <w:rsid w:val="3C5FB36D"/>
    <w:rsid w:val="3C8E4C37"/>
    <w:rsid w:val="3CD16ABB"/>
    <w:rsid w:val="3CDA9934"/>
    <w:rsid w:val="3CDE9FDB"/>
    <w:rsid w:val="3CEEC8F1"/>
    <w:rsid w:val="3D20583B"/>
    <w:rsid w:val="3D332868"/>
    <w:rsid w:val="3DCB16FF"/>
    <w:rsid w:val="3DD6BE67"/>
    <w:rsid w:val="3E2E8805"/>
    <w:rsid w:val="3E709542"/>
    <w:rsid w:val="3E837FFD"/>
    <w:rsid w:val="3E8BF5FB"/>
    <w:rsid w:val="3E95F027"/>
    <w:rsid w:val="3E990BC1"/>
    <w:rsid w:val="3EC1B0CC"/>
    <w:rsid w:val="3ED0ECEA"/>
    <w:rsid w:val="3EDD9C65"/>
    <w:rsid w:val="3EE202E1"/>
    <w:rsid w:val="3F317AFA"/>
    <w:rsid w:val="3F54E5FC"/>
    <w:rsid w:val="3F5D48CC"/>
    <w:rsid w:val="3F72E88B"/>
    <w:rsid w:val="3F80F611"/>
    <w:rsid w:val="3F817BA6"/>
    <w:rsid w:val="3F8DA6F3"/>
    <w:rsid w:val="3FA62AAB"/>
    <w:rsid w:val="3FCBF6A8"/>
    <w:rsid w:val="4001A83B"/>
    <w:rsid w:val="400802CB"/>
    <w:rsid w:val="402733FC"/>
    <w:rsid w:val="40C392E5"/>
    <w:rsid w:val="40C4EDE4"/>
    <w:rsid w:val="412D3043"/>
    <w:rsid w:val="4141D762"/>
    <w:rsid w:val="41516691"/>
    <w:rsid w:val="418A02FE"/>
    <w:rsid w:val="41ACC98B"/>
    <w:rsid w:val="41C85965"/>
    <w:rsid w:val="41C9D118"/>
    <w:rsid w:val="42992563"/>
    <w:rsid w:val="429F7990"/>
    <w:rsid w:val="42CF1204"/>
    <w:rsid w:val="42F92FEC"/>
    <w:rsid w:val="4302B8BA"/>
    <w:rsid w:val="430EC14E"/>
    <w:rsid w:val="43194657"/>
    <w:rsid w:val="434B14B0"/>
    <w:rsid w:val="434C1010"/>
    <w:rsid w:val="4356F120"/>
    <w:rsid w:val="4367F297"/>
    <w:rsid w:val="43851892"/>
    <w:rsid w:val="43BB1184"/>
    <w:rsid w:val="43CE5A8F"/>
    <w:rsid w:val="43D04232"/>
    <w:rsid w:val="43D98003"/>
    <w:rsid w:val="43DB5B82"/>
    <w:rsid w:val="43F5F943"/>
    <w:rsid w:val="440831A7"/>
    <w:rsid w:val="443E370F"/>
    <w:rsid w:val="443FE59B"/>
    <w:rsid w:val="44400D57"/>
    <w:rsid w:val="445BEAE9"/>
    <w:rsid w:val="446C2C93"/>
    <w:rsid w:val="44722083"/>
    <w:rsid w:val="447CE08E"/>
    <w:rsid w:val="4483BADE"/>
    <w:rsid w:val="449127B4"/>
    <w:rsid w:val="44A052D7"/>
    <w:rsid w:val="44A3933F"/>
    <w:rsid w:val="44C892B0"/>
    <w:rsid w:val="4517DF63"/>
    <w:rsid w:val="452307D1"/>
    <w:rsid w:val="455AF3B8"/>
    <w:rsid w:val="458897F9"/>
    <w:rsid w:val="45946E71"/>
    <w:rsid w:val="4598C4F0"/>
    <w:rsid w:val="459B4039"/>
    <w:rsid w:val="45BDDDC0"/>
    <w:rsid w:val="45C659F6"/>
    <w:rsid w:val="45DDC308"/>
    <w:rsid w:val="45E40C7D"/>
    <w:rsid w:val="463B4E2F"/>
    <w:rsid w:val="46499FA7"/>
    <w:rsid w:val="4692A792"/>
    <w:rsid w:val="469BB994"/>
    <w:rsid w:val="46A41CB5"/>
    <w:rsid w:val="46AFB2F4"/>
    <w:rsid w:val="46B1AB4B"/>
    <w:rsid w:val="46CA28D0"/>
    <w:rsid w:val="46D41DF8"/>
    <w:rsid w:val="46E29F53"/>
    <w:rsid w:val="46F39395"/>
    <w:rsid w:val="4701D65F"/>
    <w:rsid w:val="470864D9"/>
    <w:rsid w:val="4754497F"/>
    <w:rsid w:val="478C0BAB"/>
    <w:rsid w:val="47933C09"/>
    <w:rsid w:val="480A1CDC"/>
    <w:rsid w:val="489B1ED7"/>
    <w:rsid w:val="48BEDB03"/>
    <w:rsid w:val="48CF3F6D"/>
    <w:rsid w:val="48D39274"/>
    <w:rsid w:val="48D7464E"/>
    <w:rsid w:val="48F7A1C4"/>
    <w:rsid w:val="49537A5A"/>
    <w:rsid w:val="496C299B"/>
    <w:rsid w:val="49739A8B"/>
    <w:rsid w:val="4980440F"/>
    <w:rsid w:val="49A698B6"/>
    <w:rsid w:val="49BE5ABF"/>
    <w:rsid w:val="4A79EF4C"/>
    <w:rsid w:val="4A7E93B8"/>
    <w:rsid w:val="4A8D1931"/>
    <w:rsid w:val="4AC4ADC3"/>
    <w:rsid w:val="4AFB8D26"/>
    <w:rsid w:val="4B57BAA0"/>
    <w:rsid w:val="4B5DE14A"/>
    <w:rsid w:val="4BC97CC7"/>
    <w:rsid w:val="4BF29231"/>
    <w:rsid w:val="4C24E2CF"/>
    <w:rsid w:val="4C259A39"/>
    <w:rsid w:val="4C335635"/>
    <w:rsid w:val="4C9BAB01"/>
    <w:rsid w:val="4C9BB17C"/>
    <w:rsid w:val="4CF90C5A"/>
    <w:rsid w:val="4D08D51E"/>
    <w:rsid w:val="4D08F67B"/>
    <w:rsid w:val="4D146225"/>
    <w:rsid w:val="4D4D721B"/>
    <w:rsid w:val="4D709EFD"/>
    <w:rsid w:val="4D9268A0"/>
    <w:rsid w:val="4DB63610"/>
    <w:rsid w:val="4DC4FB24"/>
    <w:rsid w:val="4DD38E44"/>
    <w:rsid w:val="4DED9482"/>
    <w:rsid w:val="4DF7EAC3"/>
    <w:rsid w:val="4E202B88"/>
    <w:rsid w:val="4E334740"/>
    <w:rsid w:val="4E66B124"/>
    <w:rsid w:val="4E87C790"/>
    <w:rsid w:val="4E89DF05"/>
    <w:rsid w:val="4E8AFD1C"/>
    <w:rsid w:val="4E8F5258"/>
    <w:rsid w:val="4EB18F2F"/>
    <w:rsid w:val="4EB7782B"/>
    <w:rsid w:val="4EBCDC34"/>
    <w:rsid w:val="4F717547"/>
    <w:rsid w:val="4FF1F095"/>
    <w:rsid w:val="4FF92C83"/>
    <w:rsid w:val="50373306"/>
    <w:rsid w:val="5040F220"/>
    <w:rsid w:val="504324D5"/>
    <w:rsid w:val="509D3E02"/>
    <w:rsid w:val="50A03757"/>
    <w:rsid w:val="50EC7A29"/>
    <w:rsid w:val="514CCDC1"/>
    <w:rsid w:val="51549112"/>
    <w:rsid w:val="51FF2E7D"/>
    <w:rsid w:val="523026DF"/>
    <w:rsid w:val="525A5764"/>
    <w:rsid w:val="52A91609"/>
    <w:rsid w:val="52B1D1D5"/>
    <w:rsid w:val="52F65DE6"/>
    <w:rsid w:val="53126621"/>
    <w:rsid w:val="531EC575"/>
    <w:rsid w:val="5325A451"/>
    <w:rsid w:val="534A9274"/>
    <w:rsid w:val="534F9FF9"/>
    <w:rsid w:val="536C2E54"/>
    <w:rsid w:val="5375F08A"/>
    <w:rsid w:val="53928906"/>
    <w:rsid w:val="53B72E8E"/>
    <w:rsid w:val="53B95032"/>
    <w:rsid w:val="543BD078"/>
    <w:rsid w:val="54426435"/>
    <w:rsid w:val="54C727EC"/>
    <w:rsid w:val="54CDE04A"/>
    <w:rsid w:val="55048728"/>
    <w:rsid w:val="5510D2D1"/>
    <w:rsid w:val="55168298"/>
    <w:rsid w:val="552503B0"/>
    <w:rsid w:val="552CBCBA"/>
    <w:rsid w:val="5546FDAE"/>
    <w:rsid w:val="55615F76"/>
    <w:rsid w:val="5574A1E4"/>
    <w:rsid w:val="557FE8A5"/>
    <w:rsid w:val="55F84838"/>
    <w:rsid w:val="55FBA11A"/>
    <w:rsid w:val="5630F1E6"/>
    <w:rsid w:val="56384C3B"/>
    <w:rsid w:val="56396BC5"/>
    <w:rsid w:val="563F842C"/>
    <w:rsid w:val="564781C5"/>
    <w:rsid w:val="564D56A1"/>
    <w:rsid w:val="5650412C"/>
    <w:rsid w:val="56647287"/>
    <w:rsid w:val="568EF0C3"/>
    <w:rsid w:val="56F88CB8"/>
    <w:rsid w:val="5711788F"/>
    <w:rsid w:val="571EA480"/>
    <w:rsid w:val="5772F4FC"/>
    <w:rsid w:val="577AB62C"/>
    <w:rsid w:val="5793E921"/>
    <w:rsid w:val="57A2ED5B"/>
    <w:rsid w:val="57E366E9"/>
    <w:rsid w:val="57F50359"/>
    <w:rsid w:val="57FF1C9E"/>
    <w:rsid w:val="581755D2"/>
    <w:rsid w:val="58189A56"/>
    <w:rsid w:val="5863AA02"/>
    <w:rsid w:val="5873A681"/>
    <w:rsid w:val="588B3073"/>
    <w:rsid w:val="588FFA38"/>
    <w:rsid w:val="58B3FD59"/>
    <w:rsid w:val="58D5894F"/>
    <w:rsid w:val="58F05239"/>
    <w:rsid w:val="58FF2F30"/>
    <w:rsid w:val="5908B94A"/>
    <w:rsid w:val="59271529"/>
    <w:rsid w:val="595EB967"/>
    <w:rsid w:val="59978D12"/>
    <w:rsid w:val="5999B6D2"/>
    <w:rsid w:val="59A71D43"/>
    <w:rsid w:val="59EDC4C6"/>
    <w:rsid w:val="5A1E6BE1"/>
    <w:rsid w:val="5A32BBB5"/>
    <w:rsid w:val="5A4E9ECC"/>
    <w:rsid w:val="5A8A149E"/>
    <w:rsid w:val="5AA3E0B1"/>
    <w:rsid w:val="5AA5A977"/>
    <w:rsid w:val="5AB2FF74"/>
    <w:rsid w:val="5ABBD162"/>
    <w:rsid w:val="5ACDA75B"/>
    <w:rsid w:val="5AEDE5A0"/>
    <w:rsid w:val="5B02D73C"/>
    <w:rsid w:val="5B3121D3"/>
    <w:rsid w:val="5B346AFA"/>
    <w:rsid w:val="5B35218F"/>
    <w:rsid w:val="5B589EEF"/>
    <w:rsid w:val="5B718832"/>
    <w:rsid w:val="5B74F5B9"/>
    <w:rsid w:val="5B843EE5"/>
    <w:rsid w:val="5BB5D15D"/>
    <w:rsid w:val="5BBE2A1F"/>
    <w:rsid w:val="5BC414E4"/>
    <w:rsid w:val="5C87E661"/>
    <w:rsid w:val="5CBDEE53"/>
    <w:rsid w:val="5CD3CD83"/>
    <w:rsid w:val="5D012949"/>
    <w:rsid w:val="5D2FFD16"/>
    <w:rsid w:val="5D78033F"/>
    <w:rsid w:val="5E394B19"/>
    <w:rsid w:val="5E536753"/>
    <w:rsid w:val="5E869756"/>
    <w:rsid w:val="5EA7B3BD"/>
    <w:rsid w:val="5EC5F30C"/>
    <w:rsid w:val="5EC7CED6"/>
    <w:rsid w:val="5ECD6EEC"/>
    <w:rsid w:val="5F48DCE2"/>
    <w:rsid w:val="5F66AB67"/>
    <w:rsid w:val="5F78097F"/>
    <w:rsid w:val="5F782149"/>
    <w:rsid w:val="5FB50A2A"/>
    <w:rsid w:val="5FD71FFC"/>
    <w:rsid w:val="5FE1A2C9"/>
    <w:rsid w:val="5FF9F296"/>
    <w:rsid w:val="60163789"/>
    <w:rsid w:val="60344D83"/>
    <w:rsid w:val="60576E6A"/>
    <w:rsid w:val="60667872"/>
    <w:rsid w:val="607188BB"/>
    <w:rsid w:val="6079D6F2"/>
    <w:rsid w:val="609384E9"/>
    <w:rsid w:val="609F777B"/>
    <w:rsid w:val="6110F4D0"/>
    <w:rsid w:val="612D0B09"/>
    <w:rsid w:val="6152684E"/>
    <w:rsid w:val="61640694"/>
    <w:rsid w:val="61723CE1"/>
    <w:rsid w:val="619F912C"/>
    <w:rsid w:val="61E57789"/>
    <w:rsid w:val="61ED0D82"/>
    <w:rsid w:val="6211340F"/>
    <w:rsid w:val="6228E81F"/>
    <w:rsid w:val="622960FD"/>
    <w:rsid w:val="6253DE82"/>
    <w:rsid w:val="625FACCB"/>
    <w:rsid w:val="62604039"/>
    <w:rsid w:val="626D5BCD"/>
    <w:rsid w:val="62ACFD25"/>
    <w:rsid w:val="62C352F5"/>
    <w:rsid w:val="630B11A1"/>
    <w:rsid w:val="632E2E54"/>
    <w:rsid w:val="638EAAF2"/>
    <w:rsid w:val="63AD0470"/>
    <w:rsid w:val="63B7E2E6"/>
    <w:rsid w:val="63DD62DA"/>
    <w:rsid w:val="64001216"/>
    <w:rsid w:val="647BE305"/>
    <w:rsid w:val="648869FF"/>
    <w:rsid w:val="64903539"/>
    <w:rsid w:val="6491857A"/>
    <w:rsid w:val="64A498E3"/>
    <w:rsid w:val="64AEBF87"/>
    <w:rsid w:val="64B5BF0E"/>
    <w:rsid w:val="64BB4D19"/>
    <w:rsid w:val="6516EA6A"/>
    <w:rsid w:val="6551BF26"/>
    <w:rsid w:val="65C57B62"/>
    <w:rsid w:val="65D38890"/>
    <w:rsid w:val="65DBECCB"/>
    <w:rsid w:val="65F24FBD"/>
    <w:rsid w:val="665EA9C9"/>
    <w:rsid w:val="66A9F541"/>
    <w:rsid w:val="66B743B9"/>
    <w:rsid w:val="66BB48EE"/>
    <w:rsid w:val="6700B283"/>
    <w:rsid w:val="675EB1E2"/>
    <w:rsid w:val="6777BD2C"/>
    <w:rsid w:val="67B4D910"/>
    <w:rsid w:val="67C22D96"/>
    <w:rsid w:val="67E1EDB3"/>
    <w:rsid w:val="67F1369A"/>
    <w:rsid w:val="68667DB4"/>
    <w:rsid w:val="68B1EA4F"/>
    <w:rsid w:val="68C116A0"/>
    <w:rsid w:val="68FA458B"/>
    <w:rsid w:val="691ACE34"/>
    <w:rsid w:val="69694F19"/>
    <w:rsid w:val="69837E2D"/>
    <w:rsid w:val="69859531"/>
    <w:rsid w:val="698E732F"/>
    <w:rsid w:val="6996A2F3"/>
    <w:rsid w:val="699F1723"/>
    <w:rsid w:val="69B708DC"/>
    <w:rsid w:val="69C6282E"/>
    <w:rsid w:val="69E90EBB"/>
    <w:rsid w:val="69EA3AD3"/>
    <w:rsid w:val="6A135DFA"/>
    <w:rsid w:val="6A5CD84B"/>
    <w:rsid w:val="6A6F866B"/>
    <w:rsid w:val="6A81B1B5"/>
    <w:rsid w:val="6A8ECAC0"/>
    <w:rsid w:val="6A90A1CE"/>
    <w:rsid w:val="6AE0204F"/>
    <w:rsid w:val="6AF36A3E"/>
    <w:rsid w:val="6B051F7A"/>
    <w:rsid w:val="6B1FB335"/>
    <w:rsid w:val="6B7280D9"/>
    <w:rsid w:val="6B86CBFB"/>
    <w:rsid w:val="6BAB9547"/>
    <w:rsid w:val="6BCCA90D"/>
    <w:rsid w:val="6BDA6575"/>
    <w:rsid w:val="6BF37790"/>
    <w:rsid w:val="6C23AAB5"/>
    <w:rsid w:val="6C5C261A"/>
    <w:rsid w:val="6C638BD2"/>
    <w:rsid w:val="6C8CD0B0"/>
    <w:rsid w:val="6C9A6743"/>
    <w:rsid w:val="6CBC10E3"/>
    <w:rsid w:val="6D37BBF7"/>
    <w:rsid w:val="6D448CF1"/>
    <w:rsid w:val="6D7C2864"/>
    <w:rsid w:val="6DB3052F"/>
    <w:rsid w:val="6DB9E0D8"/>
    <w:rsid w:val="6DDBDD06"/>
    <w:rsid w:val="6DEC0D3A"/>
    <w:rsid w:val="6E030FD7"/>
    <w:rsid w:val="6E4A006C"/>
    <w:rsid w:val="6E531F97"/>
    <w:rsid w:val="6E7DBB89"/>
    <w:rsid w:val="6E83DE12"/>
    <w:rsid w:val="6EAC1ACC"/>
    <w:rsid w:val="6EC81815"/>
    <w:rsid w:val="6F0473B1"/>
    <w:rsid w:val="6F0B72A5"/>
    <w:rsid w:val="6F36D5A8"/>
    <w:rsid w:val="6F3CC9B7"/>
    <w:rsid w:val="6F403E23"/>
    <w:rsid w:val="6F4AB243"/>
    <w:rsid w:val="6FA87377"/>
    <w:rsid w:val="6FEA9A69"/>
    <w:rsid w:val="70028E2F"/>
    <w:rsid w:val="70218421"/>
    <w:rsid w:val="7029CE52"/>
    <w:rsid w:val="703D261E"/>
    <w:rsid w:val="7050D137"/>
    <w:rsid w:val="706A5D71"/>
    <w:rsid w:val="70A31F4C"/>
    <w:rsid w:val="70A9DEA2"/>
    <w:rsid w:val="70EB11A1"/>
    <w:rsid w:val="7147677E"/>
    <w:rsid w:val="715D89A3"/>
    <w:rsid w:val="7175D673"/>
    <w:rsid w:val="718EF4B9"/>
    <w:rsid w:val="71D67FCA"/>
    <w:rsid w:val="71DD9494"/>
    <w:rsid w:val="71F1F985"/>
    <w:rsid w:val="71F50374"/>
    <w:rsid w:val="724DA27F"/>
    <w:rsid w:val="727A04ED"/>
    <w:rsid w:val="72909721"/>
    <w:rsid w:val="72B7449C"/>
    <w:rsid w:val="72D27383"/>
    <w:rsid w:val="72E411DA"/>
    <w:rsid w:val="730F570B"/>
    <w:rsid w:val="73155233"/>
    <w:rsid w:val="73309187"/>
    <w:rsid w:val="7359B1AA"/>
    <w:rsid w:val="7360D79C"/>
    <w:rsid w:val="73A6F9CB"/>
    <w:rsid w:val="73C0834A"/>
    <w:rsid w:val="73C1637D"/>
    <w:rsid w:val="73D693AD"/>
    <w:rsid w:val="73E4EB5C"/>
    <w:rsid w:val="73F24D5E"/>
    <w:rsid w:val="73F2608E"/>
    <w:rsid w:val="74165E86"/>
    <w:rsid w:val="74277C4A"/>
    <w:rsid w:val="747E7500"/>
    <w:rsid w:val="74D53671"/>
    <w:rsid w:val="75548884"/>
    <w:rsid w:val="755A98D1"/>
    <w:rsid w:val="7570865D"/>
    <w:rsid w:val="759FC4B3"/>
    <w:rsid w:val="75FE8C9E"/>
    <w:rsid w:val="761A53D2"/>
    <w:rsid w:val="7624FC5F"/>
    <w:rsid w:val="7639CA78"/>
    <w:rsid w:val="7650C400"/>
    <w:rsid w:val="7675A226"/>
    <w:rsid w:val="767ECB99"/>
    <w:rsid w:val="76940001"/>
    <w:rsid w:val="76B0D2FE"/>
    <w:rsid w:val="76BB9421"/>
    <w:rsid w:val="772956A8"/>
    <w:rsid w:val="772A61EE"/>
    <w:rsid w:val="77462499"/>
    <w:rsid w:val="7756F063"/>
    <w:rsid w:val="777735AB"/>
    <w:rsid w:val="77801747"/>
    <w:rsid w:val="778AB5BF"/>
    <w:rsid w:val="778D2928"/>
    <w:rsid w:val="779879EA"/>
    <w:rsid w:val="77DB98BC"/>
    <w:rsid w:val="77F39A69"/>
    <w:rsid w:val="7806B110"/>
    <w:rsid w:val="78171706"/>
    <w:rsid w:val="781A36F6"/>
    <w:rsid w:val="78711BB4"/>
    <w:rsid w:val="787783A0"/>
    <w:rsid w:val="787E3BF9"/>
    <w:rsid w:val="7880A83A"/>
    <w:rsid w:val="78946FF9"/>
    <w:rsid w:val="78978F5A"/>
    <w:rsid w:val="78BA55B8"/>
    <w:rsid w:val="78E1F4FA"/>
    <w:rsid w:val="78E53D6A"/>
    <w:rsid w:val="78EADC07"/>
    <w:rsid w:val="78F56941"/>
    <w:rsid w:val="78FABAF9"/>
    <w:rsid w:val="79059088"/>
    <w:rsid w:val="791B53A8"/>
    <w:rsid w:val="795D9ECD"/>
    <w:rsid w:val="79AFE0FF"/>
    <w:rsid w:val="79B855AB"/>
    <w:rsid w:val="79C7FEDC"/>
    <w:rsid w:val="79E17A33"/>
    <w:rsid w:val="79F31535"/>
    <w:rsid w:val="79FB7CEF"/>
    <w:rsid w:val="7A28AFAE"/>
    <w:rsid w:val="7A8D12CD"/>
    <w:rsid w:val="7A95EE98"/>
    <w:rsid w:val="7ACB510C"/>
    <w:rsid w:val="7AECD74D"/>
    <w:rsid w:val="7B10BCD8"/>
    <w:rsid w:val="7B190372"/>
    <w:rsid w:val="7B4BB160"/>
    <w:rsid w:val="7B4DB6A4"/>
    <w:rsid w:val="7B57BDBA"/>
    <w:rsid w:val="7B5B531E"/>
    <w:rsid w:val="7B5C48BC"/>
    <w:rsid w:val="7B659FB4"/>
    <w:rsid w:val="7B7F75D0"/>
    <w:rsid w:val="7B82B964"/>
    <w:rsid w:val="7B92771B"/>
    <w:rsid w:val="7BB3B21E"/>
    <w:rsid w:val="7BD30CA1"/>
    <w:rsid w:val="7BDB2083"/>
    <w:rsid w:val="7C0571BB"/>
    <w:rsid w:val="7C468074"/>
    <w:rsid w:val="7C46C2F6"/>
    <w:rsid w:val="7CAFD246"/>
    <w:rsid w:val="7CCAB296"/>
    <w:rsid w:val="7CFA1AB9"/>
    <w:rsid w:val="7D0C914D"/>
    <w:rsid w:val="7D1EA3F2"/>
    <w:rsid w:val="7D3BECAF"/>
    <w:rsid w:val="7D3F55AF"/>
    <w:rsid w:val="7D3F88C1"/>
    <w:rsid w:val="7DAF5461"/>
    <w:rsid w:val="7DCF16CB"/>
    <w:rsid w:val="7E099E83"/>
    <w:rsid w:val="7E1A15FE"/>
    <w:rsid w:val="7E799AB6"/>
    <w:rsid w:val="7EB83A43"/>
    <w:rsid w:val="7EC70BC0"/>
    <w:rsid w:val="7EC87065"/>
    <w:rsid w:val="7F014B63"/>
    <w:rsid w:val="7F1CCEC9"/>
    <w:rsid w:val="7F2A307F"/>
    <w:rsid w:val="7F3F5136"/>
    <w:rsid w:val="7F44756F"/>
    <w:rsid w:val="7F53003A"/>
    <w:rsid w:val="7FB6E7C7"/>
    <w:rsid w:val="7FC8B973"/>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2E6F7"/>
  <w15:chartTrackingRefBased/>
  <w15:docId w15:val="{66CDDD52-66E2-4EDB-B347-A980ED0858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6187"/>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2D4E"/>
    <w:pPr>
      <w:ind w:left="720"/>
      <w:contextualSpacing/>
    </w:p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3E3456"/>
    <w:rPr>
      <w:b/>
      <w:bCs/>
    </w:rPr>
  </w:style>
  <w:style w:type="character" w:customStyle="1" w:styleId="CommentSubjectChar">
    <w:name w:val="Comment Subject Char"/>
    <w:basedOn w:val="CommentTextChar"/>
    <w:link w:val="CommentSubject"/>
    <w:uiPriority w:val="99"/>
    <w:semiHidden/>
    <w:rsid w:val="003E3456"/>
    <w:rPr>
      <w:b/>
      <w:bCs/>
      <w:sz w:val="20"/>
      <w:szCs w:val="20"/>
    </w:rPr>
  </w:style>
  <w:style w:type="character" w:styleId="Hyperlink">
    <w:name w:val="Hyperlink"/>
    <w:basedOn w:val="DefaultParagraphFont"/>
    <w:uiPriority w:val="99"/>
    <w:unhideWhenUsed/>
    <w:rsid w:val="0049678B"/>
    <w:rPr>
      <w:color w:val="0563C1" w:themeColor="hyperlink"/>
      <w:u w:val="single"/>
    </w:rPr>
  </w:style>
  <w:style w:type="character" w:styleId="UnresolvedMention">
    <w:name w:val="Unresolved Mention"/>
    <w:basedOn w:val="DefaultParagraphFont"/>
    <w:uiPriority w:val="99"/>
    <w:semiHidden/>
    <w:unhideWhenUsed/>
    <w:rsid w:val="0049678B"/>
    <w:rPr>
      <w:color w:val="605E5C"/>
      <w:shd w:val="clear" w:color="auto" w:fill="E1DFDD"/>
    </w:rPr>
  </w:style>
  <w:style w:type="character" w:styleId="FollowedHyperlink">
    <w:name w:val="FollowedHyperlink"/>
    <w:basedOn w:val="DefaultParagraphFont"/>
    <w:uiPriority w:val="99"/>
    <w:semiHidden/>
    <w:unhideWhenUsed/>
    <w:rsid w:val="00C00204"/>
    <w:rPr>
      <w:color w:val="954F72" w:themeColor="followedHyperlink"/>
      <w:u w:val="single"/>
    </w:rPr>
  </w:style>
  <w:style w:type="character" w:customStyle="1" w:styleId="Heading1Char">
    <w:name w:val="Heading 1 Char"/>
    <w:basedOn w:val="DefaultParagraphFont"/>
    <w:link w:val="Heading1"/>
    <w:uiPriority w:val="9"/>
    <w:rsid w:val="005D6187"/>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093068">
      <w:bodyDiv w:val="1"/>
      <w:marLeft w:val="0"/>
      <w:marRight w:val="0"/>
      <w:marTop w:val="0"/>
      <w:marBottom w:val="0"/>
      <w:divBdr>
        <w:top w:val="none" w:sz="0" w:space="0" w:color="auto"/>
        <w:left w:val="none" w:sz="0" w:space="0" w:color="auto"/>
        <w:bottom w:val="none" w:sz="0" w:space="0" w:color="auto"/>
        <w:right w:val="none" w:sz="0" w:space="0" w:color="auto"/>
      </w:divBdr>
    </w:div>
    <w:div w:id="824129192">
      <w:bodyDiv w:val="1"/>
      <w:marLeft w:val="0"/>
      <w:marRight w:val="0"/>
      <w:marTop w:val="0"/>
      <w:marBottom w:val="0"/>
      <w:divBdr>
        <w:top w:val="none" w:sz="0" w:space="0" w:color="auto"/>
        <w:left w:val="none" w:sz="0" w:space="0" w:color="auto"/>
        <w:bottom w:val="none" w:sz="0" w:space="0" w:color="auto"/>
        <w:right w:val="none" w:sz="0" w:space="0" w:color="auto"/>
      </w:divBdr>
      <w:divsChild>
        <w:div w:id="971524843">
          <w:marLeft w:val="0"/>
          <w:marRight w:val="0"/>
          <w:marTop w:val="0"/>
          <w:marBottom w:val="0"/>
          <w:divBdr>
            <w:top w:val="none" w:sz="0" w:space="0" w:color="auto"/>
            <w:left w:val="none" w:sz="0" w:space="0" w:color="auto"/>
            <w:bottom w:val="none" w:sz="0" w:space="0" w:color="auto"/>
            <w:right w:val="none" w:sz="0" w:space="0" w:color="auto"/>
          </w:divBdr>
          <w:divsChild>
            <w:div w:id="682825603">
              <w:marLeft w:val="0"/>
              <w:marRight w:val="0"/>
              <w:marTop w:val="0"/>
              <w:marBottom w:val="0"/>
              <w:divBdr>
                <w:top w:val="none" w:sz="0" w:space="0" w:color="auto"/>
                <w:left w:val="none" w:sz="0" w:space="0" w:color="auto"/>
                <w:bottom w:val="none" w:sz="0" w:space="0" w:color="auto"/>
                <w:right w:val="none" w:sz="0" w:space="0" w:color="auto"/>
              </w:divBdr>
            </w:div>
            <w:div w:id="1508445288">
              <w:marLeft w:val="0"/>
              <w:marRight w:val="0"/>
              <w:marTop w:val="0"/>
              <w:marBottom w:val="0"/>
              <w:divBdr>
                <w:top w:val="none" w:sz="0" w:space="0" w:color="auto"/>
                <w:left w:val="none" w:sz="0" w:space="0" w:color="auto"/>
                <w:bottom w:val="none" w:sz="0" w:space="0" w:color="auto"/>
                <w:right w:val="none" w:sz="0" w:space="0" w:color="auto"/>
              </w:divBdr>
            </w:div>
            <w:div w:id="1918978363">
              <w:marLeft w:val="0"/>
              <w:marRight w:val="0"/>
              <w:marTop w:val="0"/>
              <w:marBottom w:val="0"/>
              <w:divBdr>
                <w:top w:val="none" w:sz="0" w:space="0" w:color="auto"/>
                <w:left w:val="none" w:sz="0" w:space="0" w:color="auto"/>
                <w:bottom w:val="none" w:sz="0" w:space="0" w:color="auto"/>
                <w:right w:val="none" w:sz="0" w:space="0" w:color="auto"/>
              </w:divBdr>
            </w:div>
            <w:div w:id="1860653987">
              <w:marLeft w:val="0"/>
              <w:marRight w:val="0"/>
              <w:marTop w:val="0"/>
              <w:marBottom w:val="0"/>
              <w:divBdr>
                <w:top w:val="none" w:sz="0" w:space="0" w:color="auto"/>
                <w:left w:val="none" w:sz="0" w:space="0" w:color="auto"/>
                <w:bottom w:val="none" w:sz="0" w:space="0" w:color="auto"/>
                <w:right w:val="none" w:sz="0" w:space="0" w:color="auto"/>
              </w:divBdr>
            </w:div>
            <w:div w:id="776825082">
              <w:marLeft w:val="0"/>
              <w:marRight w:val="0"/>
              <w:marTop w:val="0"/>
              <w:marBottom w:val="0"/>
              <w:divBdr>
                <w:top w:val="none" w:sz="0" w:space="0" w:color="auto"/>
                <w:left w:val="none" w:sz="0" w:space="0" w:color="auto"/>
                <w:bottom w:val="none" w:sz="0" w:space="0" w:color="auto"/>
                <w:right w:val="none" w:sz="0" w:space="0" w:color="auto"/>
              </w:divBdr>
            </w:div>
            <w:div w:id="2026395031">
              <w:marLeft w:val="0"/>
              <w:marRight w:val="0"/>
              <w:marTop w:val="0"/>
              <w:marBottom w:val="0"/>
              <w:divBdr>
                <w:top w:val="none" w:sz="0" w:space="0" w:color="auto"/>
                <w:left w:val="none" w:sz="0" w:space="0" w:color="auto"/>
                <w:bottom w:val="none" w:sz="0" w:space="0" w:color="auto"/>
                <w:right w:val="none" w:sz="0" w:space="0" w:color="auto"/>
              </w:divBdr>
            </w:div>
            <w:div w:id="599222062">
              <w:marLeft w:val="0"/>
              <w:marRight w:val="0"/>
              <w:marTop w:val="0"/>
              <w:marBottom w:val="0"/>
              <w:divBdr>
                <w:top w:val="none" w:sz="0" w:space="0" w:color="auto"/>
                <w:left w:val="none" w:sz="0" w:space="0" w:color="auto"/>
                <w:bottom w:val="none" w:sz="0" w:space="0" w:color="auto"/>
                <w:right w:val="none" w:sz="0" w:space="0" w:color="auto"/>
              </w:divBdr>
            </w:div>
            <w:div w:id="2031880840">
              <w:marLeft w:val="0"/>
              <w:marRight w:val="0"/>
              <w:marTop w:val="0"/>
              <w:marBottom w:val="0"/>
              <w:divBdr>
                <w:top w:val="none" w:sz="0" w:space="0" w:color="auto"/>
                <w:left w:val="none" w:sz="0" w:space="0" w:color="auto"/>
                <w:bottom w:val="none" w:sz="0" w:space="0" w:color="auto"/>
                <w:right w:val="none" w:sz="0" w:space="0" w:color="auto"/>
              </w:divBdr>
            </w:div>
            <w:div w:id="207767870">
              <w:marLeft w:val="0"/>
              <w:marRight w:val="0"/>
              <w:marTop w:val="0"/>
              <w:marBottom w:val="0"/>
              <w:divBdr>
                <w:top w:val="none" w:sz="0" w:space="0" w:color="auto"/>
                <w:left w:val="none" w:sz="0" w:space="0" w:color="auto"/>
                <w:bottom w:val="none" w:sz="0" w:space="0" w:color="auto"/>
                <w:right w:val="none" w:sz="0" w:space="0" w:color="auto"/>
              </w:divBdr>
            </w:div>
            <w:div w:id="1618682727">
              <w:marLeft w:val="0"/>
              <w:marRight w:val="0"/>
              <w:marTop w:val="0"/>
              <w:marBottom w:val="0"/>
              <w:divBdr>
                <w:top w:val="none" w:sz="0" w:space="0" w:color="auto"/>
                <w:left w:val="none" w:sz="0" w:space="0" w:color="auto"/>
                <w:bottom w:val="none" w:sz="0" w:space="0" w:color="auto"/>
                <w:right w:val="none" w:sz="0" w:space="0" w:color="auto"/>
              </w:divBdr>
            </w:div>
            <w:div w:id="1252933240">
              <w:marLeft w:val="0"/>
              <w:marRight w:val="0"/>
              <w:marTop w:val="0"/>
              <w:marBottom w:val="0"/>
              <w:divBdr>
                <w:top w:val="none" w:sz="0" w:space="0" w:color="auto"/>
                <w:left w:val="none" w:sz="0" w:space="0" w:color="auto"/>
                <w:bottom w:val="none" w:sz="0" w:space="0" w:color="auto"/>
                <w:right w:val="none" w:sz="0" w:space="0" w:color="auto"/>
              </w:divBdr>
            </w:div>
            <w:div w:id="246967494">
              <w:marLeft w:val="0"/>
              <w:marRight w:val="0"/>
              <w:marTop w:val="0"/>
              <w:marBottom w:val="0"/>
              <w:divBdr>
                <w:top w:val="none" w:sz="0" w:space="0" w:color="auto"/>
                <w:left w:val="none" w:sz="0" w:space="0" w:color="auto"/>
                <w:bottom w:val="none" w:sz="0" w:space="0" w:color="auto"/>
                <w:right w:val="none" w:sz="0" w:space="0" w:color="auto"/>
              </w:divBdr>
            </w:div>
            <w:div w:id="498538981">
              <w:marLeft w:val="0"/>
              <w:marRight w:val="0"/>
              <w:marTop w:val="0"/>
              <w:marBottom w:val="0"/>
              <w:divBdr>
                <w:top w:val="none" w:sz="0" w:space="0" w:color="auto"/>
                <w:left w:val="none" w:sz="0" w:space="0" w:color="auto"/>
                <w:bottom w:val="none" w:sz="0" w:space="0" w:color="auto"/>
                <w:right w:val="none" w:sz="0" w:space="0" w:color="auto"/>
              </w:divBdr>
            </w:div>
            <w:div w:id="794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652309">
      <w:bodyDiv w:val="1"/>
      <w:marLeft w:val="0"/>
      <w:marRight w:val="0"/>
      <w:marTop w:val="0"/>
      <w:marBottom w:val="0"/>
      <w:divBdr>
        <w:top w:val="none" w:sz="0" w:space="0" w:color="auto"/>
        <w:left w:val="none" w:sz="0" w:space="0" w:color="auto"/>
        <w:bottom w:val="none" w:sz="0" w:space="0" w:color="auto"/>
        <w:right w:val="none" w:sz="0" w:space="0" w:color="auto"/>
      </w:divBdr>
      <w:divsChild>
        <w:div w:id="11270448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microsoft.com/office/2016/09/relationships/commentsIds" Target="commentsIds.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5DE6E-2415-445F-BDF3-3B4E4BA49C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9</Pages>
  <Words>19474</Words>
  <Characters>111003</Characters>
  <Application>Microsoft Office Word</Application>
  <DocSecurity>0</DocSecurity>
  <Lines>925</Lines>
  <Paragraphs>260</Paragraphs>
  <ScaleCrop>false</ScaleCrop>
  <Company>CSIRO</Company>
  <LinksUpToDate>false</LinksUpToDate>
  <CharactersWithSpaces>130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owko, Maciej (L&amp;W, Eveleigh)</dc:creator>
  <cp:keywords/>
  <dc:description/>
  <cp:lastModifiedBy>Holowko, Maciej (L&amp;W, Eveleigh)</cp:lastModifiedBy>
  <cp:revision>1202</cp:revision>
  <dcterms:created xsi:type="dcterms:W3CDTF">2021-07-26T21:38:00Z</dcterms:created>
  <dcterms:modified xsi:type="dcterms:W3CDTF">2021-09-14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490a878-7ff4-33e4-ab6e-02f988041ca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